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588D95" w14:textId="3591B97B" w:rsidR="005F4158" w:rsidRPr="001A42FC" w:rsidRDefault="00513B96" w:rsidP="001F0B83">
      <w:pPr>
        <w:spacing w:line="480" w:lineRule="auto"/>
        <w:rPr>
          <w:b/>
          <w:bCs/>
        </w:rPr>
      </w:pPr>
      <w:r w:rsidRPr="001A42FC">
        <w:rPr>
          <w:b/>
          <w:bCs/>
        </w:rPr>
        <w:t>Misuse of i</w:t>
      </w:r>
      <w:r w:rsidR="00A86839" w:rsidRPr="001A42FC">
        <w:rPr>
          <w:b/>
          <w:bCs/>
        </w:rPr>
        <w:t xml:space="preserve">vermectin </w:t>
      </w:r>
      <w:r w:rsidRPr="001A42FC">
        <w:rPr>
          <w:b/>
          <w:bCs/>
        </w:rPr>
        <w:t xml:space="preserve">COVID-19 data – will there be long-term consequences for Neglected Tropical Disease programmes? </w:t>
      </w:r>
    </w:p>
    <w:p w14:paraId="32856878" w14:textId="77777777" w:rsidR="001A42FC" w:rsidRPr="001A42FC" w:rsidRDefault="001A42FC" w:rsidP="001F0B83">
      <w:pPr>
        <w:spacing w:line="480" w:lineRule="auto"/>
        <w:rPr>
          <w:b/>
          <w:bCs/>
        </w:rPr>
      </w:pPr>
    </w:p>
    <w:p w14:paraId="50A6B352" w14:textId="1C881783" w:rsidR="00513B96" w:rsidRPr="001A42FC" w:rsidRDefault="00513B96" w:rsidP="001F0B83">
      <w:pPr>
        <w:spacing w:line="480" w:lineRule="auto"/>
        <w:rPr>
          <w:vertAlign w:val="superscript"/>
        </w:rPr>
      </w:pPr>
      <w:r w:rsidRPr="001A42FC">
        <w:t>Carlos Alvarez</w:t>
      </w:r>
      <w:r w:rsidR="001A42FC" w:rsidRPr="001A42FC">
        <w:t>-Moreno</w:t>
      </w:r>
      <w:r w:rsidR="00046832" w:rsidRPr="001A42FC">
        <w:rPr>
          <w:vertAlign w:val="superscript"/>
        </w:rPr>
        <w:t>1</w:t>
      </w:r>
      <w:r w:rsidRPr="001A42FC">
        <w:t xml:space="preserve">, Jackie </w:t>
      </w:r>
      <w:r w:rsidR="001A42FC" w:rsidRPr="001A42FC">
        <w:t xml:space="preserve">A </w:t>
      </w:r>
      <w:r w:rsidRPr="001A42FC">
        <w:t>Cassell</w:t>
      </w:r>
      <w:r w:rsidR="00046832" w:rsidRPr="001A42FC">
        <w:rPr>
          <w:vertAlign w:val="superscript"/>
        </w:rPr>
        <w:t>2</w:t>
      </w:r>
      <w:r w:rsidRPr="001A42FC">
        <w:t>, Claudia Donkor</w:t>
      </w:r>
      <w:r w:rsidR="00046832" w:rsidRPr="001A42FC">
        <w:rPr>
          <w:vertAlign w:val="superscript"/>
        </w:rPr>
        <w:t>3</w:t>
      </w:r>
      <w:r w:rsidRPr="001A42FC">
        <w:t>, Michael G Head</w:t>
      </w:r>
      <w:r w:rsidR="00046832" w:rsidRPr="001A42FC">
        <w:rPr>
          <w:vertAlign w:val="superscript"/>
        </w:rPr>
        <w:t>4</w:t>
      </w:r>
      <w:r w:rsidR="00046832" w:rsidRPr="001A42FC">
        <w:t>*</w:t>
      </w:r>
      <w:r w:rsidRPr="001A42FC">
        <w:t>, Jo Middleton</w:t>
      </w:r>
      <w:r w:rsidR="00046832" w:rsidRPr="001A42FC">
        <w:rPr>
          <w:vertAlign w:val="superscript"/>
        </w:rPr>
        <w:t>2,5</w:t>
      </w:r>
      <w:r w:rsidRPr="001A42FC">
        <w:t>, William Pomat</w:t>
      </w:r>
      <w:r w:rsidR="00046832" w:rsidRPr="001A42FC">
        <w:rPr>
          <w:vertAlign w:val="superscript"/>
        </w:rPr>
        <w:t>6</w:t>
      </w:r>
      <w:r w:rsidRPr="001A42FC">
        <w:t xml:space="preserve">, </w:t>
      </w:r>
      <w:proofErr w:type="spellStart"/>
      <w:r w:rsidRPr="001A42FC">
        <w:t>Bayaki</w:t>
      </w:r>
      <w:proofErr w:type="spellEnd"/>
      <w:r w:rsidRPr="001A42FC">
        <w:t xml:space="preserve"> Saka</w:t>
      </w:r>
      <w:r w:rsidR="00046832" w:rsidRPr="001A42FC">
        <w:rPr>
          <w:vertAlign w:val="superscript"/>
        </w:rPr>
        <w:t>7</w:t>
      </w:r>
      <w:r w:rsidRPr="001A42FC">
        <w:t>, Robel Yirgu</w:t>
      </w:r>
      <w:r w:rsidR="00046832" w:rsidRPr="001A42FC">
        <w:rPr>
          <w:vertAlign w:val="superscript"/>
        </w:rPr>
        <w:t>8</w:t>
      </w:r>
    </w:p>
    <w:p w14:paraId="3130BB64" w14:textId="77777777" w:rsidR="001A42FC" w:rsidRPr="001A42FC" w:rsidRDefault="001A42FC" w:rsidP="001F0B83">
      <w:pPr>
        <w:spacing w:line="480" w:lineRule="auto"/>
        <w:rPr>
          <w:vertAlign w:val="superscript"/>
        </w:rPr>
      </w:pPr>
    </w:p>
    <w:p w14:paraId="1FA4DE1F" w14:textId="42D141B6" w:rsidR="00513B96" w:rsidRPr="001A42FC" w:rsidRDefault="00513B96" w:rsidP="001F0B83">
      <w:pPr>
        <w:spacing w:line="480" w:lineRule="auto"/>
      </w:pPr>
      <w:r w:rsidRPr="001A42FC">
        <w:t>(Authors listed alphabetical order of surname</w:t>
      </w:r>
      <w:r w:rsidR="001F0B83">
        <w:t>, all to be recognised as equal contributions</w:t>
      </w:r>
      <w:r w:rsidRPr="001A42FC">
        <w:t>)</w:t>
      </w:r>
    </w:p>
    <w:p w14:paraId="49865239" w14:textId="493AB338" w:rsidR="00046832" w:rsidRPr="001A42FC" w:rsidRDefault="00046832" w:rsidP="001F0B83">
      <w:pPr>
        <w:spacing w:line="480" w:lineRule="auto"/>
      </w:pPr>
      <w:r w:rsidRPr="001A42FC">
        <w:t>* Correspondence author</w:t>
      </w:r>
    </w:p>
    <w:p w14:paraId="6BFA44A8" w14:textId="77777777" w:rsidR="00046832" w:rsidRPr="001A42FC" w:rsidRDefault="00046832" w:rsidP="001F0B83">
      <w:pPr>
        <w:spacing w:line="480" w:lineRule="auto"/>
      </w:pPr>
    </w:p>
    <w:p w14:paraId="53D1B2A4" w14:textId="33011C8B" w:rsidR="00046832" w:rsidRPr="001A42FC" w:rsidRDefault="00046832" w:rsidP="001F0B83">
      <w:pPr>
        <w:spacing w:line="480" w:lineRule="auto"/>
      </w:pPr>
      <w:r w:rsidRPr="001A42FC">
        <w:t xml:space="preserve">1. Department </w:t>
      </w:r>
      <w:proofErr w:type="spellStart"/>
      <w:r w:rsidR="0005004B">
        <w:t>Medicina</w:t>
      </w:r>
      <w:proofErr w:type="spellEnd"/>
      <w:r w:rsidR="0005004B">
        <w:t xml:space="preserve"> </w:t>
      </w:r>
      <w:proofErr w:type="spellStart"/>
      <w:r w:rsidRPr="001A42FC">
        <w:t>Faculta</w:t>
      </w:r>
      <w:proofErr w:type="spellEnd"/>
      <w:r w:rsidRPr="001A42FC">
        <w:t xml:space="preserve"> de </w:t>
      </w:r>
      <w:proofErr w:type="spellStart"/>
      <w:r w:rsidRPr="001A42FC">
        <w:t>Medicina</w:t>
      </w:r>
      <w:r w:rsidR="0005004B">
        <w:t>d</w:t>
      </w:r>
      <w:proofErr w:type="spellEnd"/>
      <w:r w:rsidRPr="001A42FC">
        <w:t>, Universidad Nacional de Colombia, Bogota 111176, Colombia</w:t>
      </w:r>
    </w:p>
    <w:p w14:paraId="47D2574D" w14:textId="0E206D93" w:rsidR="00046832" w:rsidRPr="001A42FC" w:rsidRDefault="00046832" w:rsidP="001F0B83">
      <w:pPr>
        <w:spacing w:line="480" w:lineRule="auto"/>
      </w:pPr>
      <w:r w:rsidRPr="001A42FC">
        <w:t>2.</w:t>
      </w:r>
      <w:r w:rsidR="001A42FC" w:rsidRPr="001A42FC">
        <w:t xml:space="preserve"> NIHR Global Health Research Unit on Neglected Tropical Diseases</w:t>
      </w:r>
      <w:r w:rsidR="0058166C">
        <w:t xml:space="preserve"> and</w:t>
      </w:r>
      <w:r w:rsidR="001A42FC" w:rsidRPr="001A42FC">
        <w:t xml:space="preserve"> Primary Care and Public Health, </w:t>
      </w:r>
      <w:proofErr w:type="gramStart"/>
      <w:r w:rsidR="001A42FC" w:rsidRPr="001A42FC">
        <w:t>Brighton</w:t>
      </w:r>
      <w:proofErr w:type="gramEnd"/>
      <w:r w:rsidR="001A42FC" w:rsidRPr="001A42FC">
        <w:t xml:space="preserve"> and Sussex Medical School, </w:t>
      </w:r>
      <w:r w:rsidR="0058166C">
        <w:t>Falmer</w:t>
      </w:r>
      <w:r w:rsidR="001A42FC" w:rsidRPr="001A42FC">
        <w:t>, UK</w:t>
      </w:r>
    </w:p>
    <w:p w14:paraId="13ECC5A5" w14:textId="3A8CF99A" w:rsidR="001A42FC" w:rsidRPr="001A42FC" w:rsidRDefault="001A42FC" w:rsidP="001F0B83">
      <w:pPr>
        <w:spacing w:line="480" w:lineRule="auto"/>
      </w:pPr>
      <w:r w:rsidRPr="001A42FC">
        <w:t xml:space="preserve">3. 4 Health and Skin Private Dermatology Practice, </w:t>
      </w:r>
      <w:proofErr w:type="spellStart"/>
      <w:r w:rsidRPr="001A42FC">
        <w:t>Tema</w:t>
      </w:r>
      <w:proofErr w:type="spellEnd"/>
      <w:r w:rsidRPr="001A42FC">
        <w:t>, Greater Accra, Ghana</w:t>
      </w:r>
    </w:p>
    <w:p w14:paraId="4D505526" w14:textId="12FCAA53" w:rsidR="001A42FC" w:rsidRPr="001A42FC" w:rsidRDefault="001A42FC" w:rsidP="001F0B83">
      <w:pPr>
        <w:spacing w:line="480" w:lineRule="auto"/>
      </w:pPr>
      <w:r w:rsidRPr="001A42FC">
        <w:t>4. Clinical Informatics Research Unit, Faculty of Medicine, University of Southampton, Southampton, UK</w:t>
      </w:r>
    </w:p>
    <w:p w14:paraId="021EEBA0" w14:textId="6867BD90" w:rsidR="001A42FC" w:rsidRPr="001A42FC" w:rsidRDefault="001A42FC" w:rsidP="001F0B83">
      <w:pPr>
        <w:spacing w:line="480" w:lineRule="auto"/>
      </w:pPr>
      <w:r w:rsidRPr="001A42FC">
        <w:t xml:space="preserve">5. Evolution, </w:t>
      </w:r>
      <w:r w:rsidR="00936793">
        <w:t>B</w:t>
      </w:r>
      <w:r w:rsidRPr="001A42FC">
        <w:t>ehavio</w:t>
      </w:r>
      <w:r w:rsidR="00936793">
        <w:t>u</w:t>
      </w:r>
      <w:r w:rsidRPr="001A42FC">
        <w:t>r and environment, Life Sciences, University of Sussex, Falmer, UK</w:t>
      </w:r>
    </w:p>
    <w:p w14:paraId="425BEBB3" w14:textId="0134C8A3" w:rsidR="001A42FC" w:rsidRPr="001A42FC" w:rsidRDefault="001A42FC" w:rsidP="001F0B83">
      <w:pPr>
        <w:spacing w:line="480" w:lineRule="auto"/>
      </w:pPr>
      <w:r w:rsidRPr="001A42FC">
        <w:t xml:space="preserve">6. </w:t>
      </w:r>
      <w:r w:rsidR="0005004B">
        <w:t xml:space="preserve">Papua New Guinea </w:t>
      </w:r>
      <w:r w:rsidRPr="001A42FC">
        <w:t>Institute of Medical Research, Goroka, Papua New Guinea</w:t>
      </w:r>
    </w:p>
    <w:p w14:paraId="5FCCD951" w14:textId="3319148D" w:rsidR="001A42FC" w:rsidRPr="001A42FC" w:rsidRDefault="001A42FC" w:rsidP="001F0B83">
      <w:pPr>
        <w:spacing w:line="480" w:lineRule="auto"/>
      </w:pPr>
      <w:r w:rsidRPr="001A42FC">
        <w:t xml:space="preserve">7. Centre </w:t>
      </w:r>
      <w:proofErr w:type="spellStart"/>
      <w:r w:rsidRPr="001A42FC">
        <w:t>Hospitalier</w:t>
      </w:r>
      <w:proofErr w:type="spellEnd"/>
      <w:r w:rsidRPr="001A42FC">
        <w:t xml:space="preserve"> Sylvanus </w:t>
      </w:r>
      <w:proofErr w:type="spellStart"/>
      <w:r w:rsidRPr="001A42FC">
        <w:t>Olympio</w:t>
      </w:r>
      <w:proofErr w:type="spellEnd"/>
      <w:r w:rsidRPr="001A42FC">
        <w:t>, Lomé, Togo</w:t>
      </w:r>
    </w:p>
    <w:p w14:paraId="6436461A" w14:textId="1FE8740A" w:rsidR="001A42FC" w:rsidRPr="001A42FC" w:rsidRDefault="001A42FC" w:rsidP="001F0B83">
      <w:pPr>
        <w:spacing w:line="480" w:lineRule="auto"/>
      </w:pPr>
      <w:r w:rsidRPr="001A42FC">
        <w:t>8. School of Public Health, Addis Ababa University, Addis Ababa, Ethiopia</w:t>
      </w:r>
    </w:p>
    <w:p w14:paraId="5D770879" w14:textId="70D2B72F" w:rsidR="001F0B83" w:rsidRDefault="001F0B83">
      <w:pPr>
        <w:rPr>
          <w:b/>
          <w:bCs/>
        </w:rPr>
      </w:pPr>
      <w:r>
        <w:rPr>
          <w:b/>
          <w:bCs/>
        </w:rPr>
        <w:br w:type="page"/>
      </w:r>
    </w:p>
    <w:p w14:paraId="5ECA7EA2" w14:textId="77777777" w:rsidR="001A42FC" w:rsidRPr="001A42FC" w:rsidRDefault="001A42FC">
      <w:pPr>
        <w:rPr>
          <w:b/>
          <w:bCs/>
        </w:rPr>
      </w:pPr>
    </w:p>
    <w:p w14:paraId="05DDFF08" w14:textId="5B273720" w:rsidR="001431AD" w:rsidRPr="001A42FC" w:rsidRDefault="001431AD" w:rsidP="001F0B83">
      <w:pPr>
        <w:spacing w:line="480" w:lineRule="auto"/>
      </w:pPr>
      <w:r w:rsidRPr="001A42FC">
        <w:t xml:space="preserve">Ivermectin is an </w:t>
      </w:r>
      <w:r w:rsidR="00FD6E2C" w:rsidRPr="001A42FC">
        <w:t xml:space="preserve">oral </w:t>
      </w:r>
      <w:r w:rsidRPr="001A42FC">
        <w:t>anti-infective medicine</w:t>
      </w:r>
      <w:r w:rsidR="00DE0087">
        <w:t xml:space="preserve"> which is </w:t>
      </w:r>
      <w:r w:rsidRPr="001A42FC">
        <w:t xml:space="preserve">integral </w:t>
      </w:r>
      <w:r w:rsidR="00DE0087">
        <w:t>to</w:t>
      </w:r>
      <w:r w:rsidRPr="001A42FC">
        <w:t xml:space="preserve"> Neglected Tropical Disease programmes. It is known to be </w:t>
      </w:r>
      <w:r w:rsidR="00A2339C" w:rsidRPr="001A42FC">
        <w:t xml:space="preserve">safe and </w:t>
      </w:r>
      <w:r w:rsidRPr="001A42FC">
        <w:t xml:space="preserve">effective </w:t>
      </w:r>
      <w:r w:rsidR="00DE0087">
        <w:t>in</w:t>
      </w:r>
      <w:r w:rsidRPr="001A42FC">
        <w:t xml:space="preserve"> treat</w:t>
      </w:r>
      <w:r w:rsidR="00DE0087">
        <w:t>ment</w:t>
      </w:r>
      <w:r w:rsidRPr="001A42FC">
        <w:t xml:space="preserve"> and control of lymphatic filariasis, scabies and onchocerciasis, sometimes </w:t>
      </w:r>
      <w:r w:rsidR="00DE0087">
        <w:t>within</w:t>
      </w:r>
      <w:r w:rsidRPr="001A42FC">
        <w:t xml:space="preserve"> a Mass Drug Administration</w:t>
      </w:r>
      <w:r w:rsidR="00FD6E2C" w:rsidRPr="001A42FC">
        <w:t xml:space="preserve">, </w:t>
      </w:r>
      <w:r w:rsidR="00DE0087">
        <w:t xml:space="preserve">as recognised in </w:t>
      </w:r>
      <w:r w:rsidR="00FD6E2C" w:rsidRPr="001A42FC">
        <w:t>the ‘WHO Road Map for Neglected Tropical Diseases 2021–2030’</w:t>
      </w:r>
      <w:r w:rsidRPr="001A42FC">
        <w:t>.</w:t>
      </w:r>
      <w:r w:rsidR="00BF09B7" w:rsidRPr="001A42FC">
        <w:fldChar w:fldCharType="begin" w:fldLock="1"/>
      </w:r>
      <w:r w:rsidR="00BF09B7" w:rsidRPr="001A42FC">
        <w:instrText>ADDIN CSL_CITATION {"citationItems":[{"id":"ITEM-1","itemData":{"author":[{"dropping-particle":"","family":"World Health Organisation","given":"","non-dropping-particle":"","parse-names":false,"suffix":""}],"id":"ITEM-1","issued":{"date-parts":[["2020"]]},"publisher-place":"Geneva","title":"Ending the Neglect to Attain the Sustainable Development Goals: A road map for neglected tropical diseases 2021–2030","type":"report"},"uris":["http://www.mendeley.com/documents/?uuid=7a6eac64-7cc8-345c-8226-668294eb2001"]}],"mendeley":{"formattedCitation":"&lt;sup&gt;1&lt;/sup&gt;","plainTextFormattedCitation":"1","previouslyFormattedCitation":"&lt;sup&gt;1&lt;/sup&gt;"},"properties":{"noteIndex":0},"schema":"https://github.com/citation-style-language/schema/raw/master/csl-citation.json"}</w:instrText>
      </w:r>
      <w:r w:rsidR="00BF09B7" w:rsidRPr="001A42FC">
        <w:fldChar w:fldCharType="separate"/>
      </w:r>
      <w:r w:rsidR="00BF09B7" w:rsidRPr="001A42FC">
        <w:rPr>
          <w:noProof/>
          <w:vertAlign w:val="superscript"/>
        </w:rPr>
        <w:t>1</w:t>
      </w:r>
      <w:r w:rsidR="00BF09B7" w:rsidRPr="001A42FC">
        <w:fldChar w:fldCharType="end"/>
      </w:r>
      <w:r w:rsidRPr="001A42FC">
        <w:t xml:space="preserve"> </w:t>
      </w:r>
      <w:r w:rsidR="00FD6E2C" w:rsidRPr="001A42FC">
        <w:t>T</w:t>
      </w:r>
      <w:r w:rsidRPr="001A42FC">
        <w:t>he WHO Essential Medicines list</w:t>
      </w:r>
      <w:r w:rsidR="00FD6E2C" w:rsidRPr="001A42FC">
        <w:t xml:space="preserve"> provides recommendations for </w:t>
      </w:r>
      <w:r w:rsidRPr="001A42FC">
        <w:t>minimum medicine needs for a basic health‐care system</w:t>
      </w:r>
      <w:r w:rsidR="00FD6E2C" w:rsidRPr="001A42FC">
        <w:t xml:space="preserve">, </w:t>
      </w:r>
      <w:r w:rsidR="00DE0087">
        <w:t xml:space="preserve">which includes </w:t>
      </w:r>
      <w:r w:rsidR="00FD6E2C" w:rsidRPr="001A42FC">
        <w:t>ivermectin as an anti-helminthic, anti-filarial and anti-ectoparasitic treatment.</w:t>
      </w:r>
      <w:r w:rsidR="00BF09B7" w:rsidRPr="001A42FC">
        <w:fldChar w:fldCharType="begin" w:fldLock="1"/>
      </w:r>
      <w:r w:rsidR="00BF09B7" w:rsidRPr="001A42FC">
        <w:instrText>ADDIN CSL_CITATION {"citationItems":[{"id":"ITEM-1","itemData":{"author":[{"dropping-particle":"","family":"World Health Organization","given":"","non-dropping-particle":"","parse-names":false,"suffix":""}],"id":"ITEM-1","issued":{"date-parts":[["2019"]]},"publisher-place":"Geneva","title":"List of Essential Medicines","type":"report"},"uris":["http://www.mendeley.com/documents/?uuid=a78d0546-9be2-3b2c-ae9b-42c034e70439"]}],"mendeley":{"formattedCitation":"&lt;sup&gt;2&lt;/sup&gt;","plainTextFormattedCitation":"2","previouslyFormattedCitation":"&lt;sup&gt;2&lt;/sup&gt;"},"properties":{"noteIndex":0},"schema":"https://github.com/citation-style-language/schema/raw/master/csl-citation.json"}</w:instrText>
      </w:r>
      <w:r w:rsidR="00BF09B7" w:rsidRPr="001A42FC">
        <w:fldChar w:fldCharType="separate"/>
      </w:r>
      <w:r w:rsidR="00BF09B7" w:rsidRPr="001A42FC">
        <w:rPr>
          <w:noProof/>
          <w:vertAlign w:val="superscript"/>
        </w:rPr>
        <w:t>2</w:t>
      </w:r>
      <w:r w:rsidR="00BF09B7" w:rsidRPr="001A42FC">
        <w:fldChar w:fldCharType="end"/>
      </w:r>
      <w:r w:rsidR="00FD6E2C" w:rsidRPr="001A42FC">
        <w:t xml:space="preserve"> </w:t>
      </w:r>
    </w:p>
    <w:p w14:paraId="6AB5056B" w14:textId="6C6AE86E" w:rsidR="00A208C0" w:rsidRPr="001A42FC" w:rsidRDefault="00A657F2" w:rsidP="001F0B83">
      <w:pPr>
        <w:spacing w:line="480" w:lineRule="auto"/>
      </w:pPr>
      <w:r w:rsidRPr="001A42FC">
        <w:t>There has been a groundswell of</w:t>
      </w:r>
      <w:r w:rsidR="00BF09B7" w:rsidRPr="001A42FC">
        <w:t xml:space="preserve"> </w:t>
      </w:r>
      <w:r w:rsidRPr="001A42FC">
        <w:t>opinion across several countries that ivermectin may be useful in reducing symptoms and mortality of COVID-19</w:t>
      </w:r>
      <w:r w:rsidR="00BF09B7" w:rsidRPr="001A42FC">
        <w:t xml:space="preserve">, with many citing meta-analyses that </w:t>
      </w:r>
      <w:r w:rsidR="00DE0087">
        <w:t>infer</w:t>
      </w:r>
      <w:r w:rsidR="00DE0087" w:rsidRPr="001A42FC">
        <w:t xml:space="preserve"> </w:t>
      </w:r>
      <w:r w:rsidR="00BF09B7" w:rsidRPr="001A42FC">
        <w:t>positive effects</w:t>
      </w:r>
      <w:r w:rsidR="00F62CE6">
        <w:t xml:space="preserve">. </w:t>
      </w:r>
      <w:r w:rsidR="00BF09B7" w:rsidRPr="001A42FC">
        <w:fldChar w:fldCharType="begin" w:fldLock="1"/>
      </w:r>
      <w:r w:rsidR="001F0B83">
        <w:instrText>ADDIN CSL_CITATION {"citationItems":[{"id":"ITEM-1","itemData":{"DOI":"10.1097/MJT.0000000000001402","ISSN":"1536-3686","PMID":"34145166","abstract":"Re-purposed medicines may have role in combating the SARS-CoV-2 virus. The antiparasitic medicine ivermectin, which has anti-viral and anti-inflammatory properties, has been tested in numerous clinical trials with promising results.","author":[{"dropping-particle":"","family":"Bryant","given":"Andrew","non-dropping-particle":"","parse-names":false,"suffix":""},{"dropping-particle":"","family":"Lawrie","given":"Theresa A","non-dropping-particle":"","parse-names":false,"suffix":""},{"dropping-particle":"","family":"Dowswell","given":"Therese","non-dropping-particle":"","parse-names":false,"suffix":""},{"dropping-particle":"","family":"Fordham","given":"Edmund","non-dropping-particle":"","parse-names":false,"suffix":""},{"dropping-particle":"","family":"Mitchell","given":"Scott","non-dropping-particle":"","parse-names":false,"suffix":""},{"dropping-particle":"","family":"Hill","given":"Sarah R","non-dropping-particle":"","parse-names":false,"suffix":""},{"dropping-particle":"","family":"Tham","given":"Tony C","non-dropping-particle":"","parse-names":false,"suffix":""}],"container-title":"American journal of therapeutics","id":"ITEM-1","issue":"4","issued":{"date-parts":[["2021","7","17"]]},"publisher":"Am J Ther","title":"Ivermectin for Prevention and Treatment of COVID-19 Infection: A Systematic Review, Meta-analysis, and Trial Sequential Analysis to Inform Clinical Guidelines","type":"article-journal","volume":"28"},"uris":["http://www.mendeley.com/documents/?uuid=41a40b8b-2b24-3ae0-82ee-289a26c8ea00"]}],"mendeley":{"formattedCitation":"&lt;sup&gt;3&lt;/sup&gt;","plainTextFormattedCitation":"3","previouslyFormattedCitation":"&lt;sup&gt;3&lt;/sup&gt;"},"properties":{"noteIndex":0},"schema":"https://github.com/citation-style-language/schema/raw/master/csl-citation.json"}</w:instrText>
      </w:r>
      <w:r w:rsidR="00BF09B7" w:rsidRPr="001A42FC">
        <w:fldChar w:fldCharType="separate"/>
      </w:r>
      <w:r w:rsidR="00BF09B7" w:rsidRPr="001A42FC">
        <w:rPr>
          <w:noProof/>
          <w:vertAlign w:val="superscript"/>
        </w:rPr>
        <w:t>3</w:t>
      </w:r>
      <w:r w:rsidR="00BF09B7" w:rsidRPr="001A42FC">
        <w:fldChar w:fldCharType="end"/>
      </w:r>
      <w:r w:rsidRPr="001A42FC">
        <w:t xml:space="preserve"> </w:t>
      </w:r>
      <w:r w:rsidR="00DD43DF" w:rsidRPr="001A42FC">
        <w:t xml:space="preserve"> </w:t>
      </w:r>
      <w:r w:rsidR="00FB5410" w:rsidRPr="001A42FC">
        <w:t>However, these conclusions appear to be unreliable. In March 2021, the WHO advised that ivermectin should only be used within clinical trials and not as part of routine clinical practice.</w:t>
      </w:r>
      <w:r w:rsidR="00FB5410" w:rsidRPr="001A42FC">
        <w:fldChar w:fldCharType="begin" w:fldLock="1"/>
      </w:r>
      <w:r w:rsidR="001F0B83">
        <w:instrText>ADDIN CSL_CITATION {"citationItems":[{"id":"ITEM-1","itemData":{"URL":"https://www.who.int/news-room/feature-stories/detail/who-advises-that-ivermectin-only-be-used-to-treat-covid-19-within-clinical-trials","accessed":{"date-parts":[["2021","7","28"]]},"author":[{"dropping-particle":"","family":"World Health Organization","given":"","non-dropping-particle":"","parse-names":false,"suffix":""}],"id":"ITEM-1","issued":{"date-parts":[["2021"]]},"title":"WHO advises that ivermectin only be used to treat COVID-19 within clinical trials","type":"webpage"},"uris":["http://www.mendeley.com/documents/?uuid=720464a5-f36c-3d6f-a92c-789b7cb18a6d"]}],"mendeley":{"formattedCitation":"&lt;sup&gt;4&lt;/sup&gt;","plainTextFormattedCitation":"4","previouslyFormattedCitation":"&lt;sup&gt;4&lt;/sup&gt;"},"properties":{"noteIndex":0},"schema":"https://github.com/citation-style-language/schema/raw/master/csl-citation.json"}</w:instrText>
      </w:r>
      <w:r w:rsidR="00FB5410" w:rsidRPr="001A42FC">
        <w:fldChar w:fldCharType="separate"/>
      </w:r>
      <w:r w:rsidR="00FB5410" w:rsidRPr="00FB5410">
        <w:rPr>
          <w:noProof/>
          <w:vertAlign w:val="superscript"/>
        </w:rPr>
        <w:t>4</w:t>
      </w:r>
      <w:r w:rsidR="00FB5410" w:rsidRPr="001A42FC">
        <w:fldChar w:fldCharType="end"/>
      </w:r>
      <w:r w:rsidR="00FB5410" w:rsidRPr="001A42FC">
        <w:t xml:space="preserve"> This followed the manufacturer, Merck, stating in February 2021 that there is ‘no meaningful evidence for clinical activity or clinical efficacy in patients with COVID-19 disease’.</w:t>
      </w:r>
      <w:r w:rsidR="00FB5410" w:rsidRPr="001A42FC">
        <w:fldChar w:fldCharType="begin" w:fldLock="1"/>
      </w:r>
      <w:r w:rsidR="001F0B83">
        <w:instrText>ADDIN CSL_CITATION {"citationItems":[{"id":"ITEM-1","itemData":{"URL":"https://www.merck.com/news/merck-statement-on-ivermectin-use-during-the-covid-19-pandemic/","accessed":{"date-parts":[["2021","7","28"]]},"author":[{"dropping-particle":"","family":"Merck","given":"","non-dropping-particle":"","parse-names":false,"suffix":""}],"id":"ITEM-1","issued":{"date-parts":[["2021"]]},"title":"Merck Statement on Ivermectin use During the COVID-19 Pandemic - Merck.com","type":"webpage"},"uris":["http://www.mendeley.com/documents/?uuid=f22ecb3d-ac96-3b64-8197-45453ee5a4fa"]}],"mendeley":{"formattedCitation":"&lt;sup&gt;5&lt;/sup&gt;","plainTextFormattedCitation":"5","previouslyFormattedCitation":"&lt;sup&gt;5&lt;/sup&gt;"},"properties":{"noteIndex":0},"schema":"https://github.com/citation-style-language/schema/raw/master/csl-citation.json"}</w:instrText>
      </w:r>
      <w:r w:rsidR="00FB5410" w:rsidRPr="001A42FC">
        <w:fldChar w:fldCharType="separate"/>
      </w:r>
      <w:r w:rsidR="00FB5410" w:rsidRPr="00FB5410">
        <w:rPr>
          <w:noProof/>
          <w:vertAlign w:val="superscript"/>
        </w:rPr>
        <w:t>5</w:t>
      </w:r>
      <w:r w:rsidR="00FB5410" w:rsidRPr="001A42FC">
        <w:fldChar w:fldCharType="end"/>
      </w:r>
      <w:r w:rsidR="00FB5410">
        <w:t xml:space="preserve"> Despite this, there is</w:t>
      </w:r>
      <w:r w:rsidR="00FB5410" w:rsidRPr="00DE0087">
        <w:t xml:space="preserve"> </w:t>
      </w:r>
      <w:r w:rsidR="00FB5410">
        <w:t>evidence that</w:t>
      </w:r>
      <w:r w:rsidR="00FB5410" w:rsidRPr="00DE0087">
        <w:t xml:space="preserve"> ivermectin </w:t>
      </w:r>
      <w:r w:rsidR="00FB5410">
        <w:t xml:space="preserve">is </w:t>
      </w:r>
      <w:r w:rsidR="00FB5410" w:rsidRPr="00DE0087">
        <w:t>being routinely used in</w:t>
      </w:r>
      <w:r w:rsidR="00FB5410">
        <w:t xml:space="preserve"> some</w:t>
      </w:r>
      <w:r w:rsidR="00FB5410" w:rsidRPr="00DE0087">
        <w:t xml:space="preserve"> Latin America</w:t>
      </w:r>
      <w:r w:rsidR="00FB5410">
        <w:t>n settings</w:t>
      </w:r>
      <w:r w:rsidR="00FB5410" w:rsidRPr="00DE0087">
        <w:t xml:space="preserve"> amid recommendations from some governments and health professionals</w:t>
      </w:r>
      <w:r w:rsidR="00DD43DF" w:rsidRPr="001A42FC">
        <w:t>.</w:t>
      </w:r>
      <w:r w:rsidR="00DD43DF" w:rsidRPr="001A42FC">
        <w:fldChar w:fldCharType="begin" w:fldLock="1"/>
      </w:r>
      <w:r w:rsidR="001F0B83">
        <w:instrText>ADDIN CSL_CITATION {"citationItems":[{"id":"ITEM-1","itemData":{"DOI":"10.3390/ANTIBIOTICS10030328","PMID":"33804758","author":[{"dropping-particle":"","family":"Álvarez-Moreno","given":"Carlos","non-dropping-particle":"","parse-names":false,"suffix":""},{"dropping-particle":"","family":"Valderrama-Beltrán","given":"Sandra","non-dropping-particle":"","parse-names":false,"suffix":""},{"dropping-particle":"","family":"Rodriguez-Morales","given":"Alfonso J.","non-dropping-particle":"","parse-names":false,"suffix":""}],"container-title":"Antibiotics","id":"ITEM-1","issue":"3","issued":{"date-parts":[["2021"]]},"publisher":"Multidisciplinary Digital Publishing Institute  (MDPI)","title":"Implications of Antibiotic Use during the COVID-19 Pandemic: The Example of Associated Antimicrobial Resistance in Latin America","type":"article-journal","volume":"10"},"uris":["http://www.mendeley.com/documents/?uuid=42c266ec-7a57-38f1-9c1a-679cfc5152af"]}],"mendeley":{"formattedCitation":"&lt;sup&gt;6&lt;/sup&gt;","plainTextFormattedCitation":"6","previouslyFormattedCitation":"&lt;sup&gt;6&lt;/sup&gt;"},"properties":{"noteIndex":0},"schema":"https://github.com/citation-style-language/schema/raw/master/csl-citation.json"}</w:instrText>
      </w:r>
      <w:r w:rsidR="00DD43DF" w:rsidRPr="001A42FC">
        <w:fldChar w:fldCharType="separate"/>
      </w:r>
      <w:r w:rsidR="00FB5410" w:rsidRPr="00FB5410">
        <w:rPr>
          <w:noProof/>
          <w:vertAlign w:val="superscript"/>
        </w:rPr>
        <w:t>6</w:t>
      </w:r>
      <w:r w:rsidR="00DD43DF" w:rsidRPr="001A42FC">
        <w:fldChar w:fldCharType="end"/>
      </w:r>
      <w:r w:rsidR="00DD43DF" w:rsidRPr="001A42FC">
        <w:t xml:space="preserve"> </w:t>
      </w:r>
      <w:r w:rsidR="00DE0087" w:rsidRPr="00DE0087">
        <w:t>.</w:t>
      </w:r>
    </w:p>
    <w:p w14:paraId="02B49A85" w14:textId="5D63BFCD" w:rsidR="00F97813" w:rsidRPr="001A42FC" w:rsidRDefault="00A657F2" w:rsidP="001F0B83">
      <w:pPr>
        <w:spacing w:line="480" w:lineRule="auto"/>
      </w:pPr>
      <w:r w:rsidRPr="001A42FC">
        <w:t xml:space="preserve">In July 2021, </w:t>
      </w:r>
      <w:r w:rsidR="00E754EF">
        <w:t>a number of</w:t>
      </w:r>
      <w:r w:rsidRPr="001A42FC">
        <w:t xml:space="preserve"> scientists reviewed </w:t>
      </w:r>
      <w:r w:rsidR="00E754EF">
        <w:t xml:space="preserve">and reported on </w:t>
      </w:r>
      <w:r w:rsidR="00427F58" w:rsidRPr="001A42FC">
        <w:t xml:space="preserve">ivermectin COVID-19 </w:t>
      </w:r>
      <w:r w:rsidRPr="001A42FC">
        <w:t xml:space="preserve">clinical trial data in </w:t>
      </w:r>
      <w:r w:rsidR="00E754EF">
        <w:t>detail</w:t>
      </w:r>
      <w:r w:rsidRPr="001A42FC">
        <w:t>.</w:t>
      </w:r>
      <w:r w:rsidR="00427F58" w:rsidRPr="001A42FC">
        <w:fldChar w:fldCharType="begin" w:fldLock="1"/>
      </w:r>
      <w:r w:rsidR="00FB5410">
        <w:instrText>ADDIN CSL_CITATION {"citationItems":[{"id":"ITEM-1","itemData":{"DOI":"10.1038/D41586-021-02081-W","author":[{"dropping-particle":"","family":"Reardon","given":"Sara","non-dropping-particle":"","parse-names":false,"suffix":""}],"container-title":"Nature","id":"ITEM-1","issued":{"date-parts":[["2021","8","2"]]},"title":"Flawed ivermectin preprint highlights challenges of COVID drug studies","type":"article-journal"},"uris":["http://www.mendeley.com/documents/?uuid=c721623f-c89a-36b5-85c1-34cd2aad2a1d"]}],"mendeley":{"formattedCitation":"&lt;sup&gt;7&lt;/sup&gt;","plainTextFormattedCitation":"7","previouslyFormattedCitation":"&lt;sup&gt;7&lt;/sup&gt;"},"properties":{"noteIndex":0},"schema":"https://github.com/citation-style-language/schema/raw/master/csl-citation.json"}</w:instrText>
      </w:r>
      <w:r w:rsidR="00427F58" w:rsidRPr="001A42FC">
        <w:fldChar w:fldCharType="separate"/>
      </w:r>
      <w:r w:rsidR="00427F58" w:rsidRPr="001A42FC">
        <w:rPr>
          <w:noProof/>
          <w:vertAlign w:val="superscript"/>
        </w:rPr>
        <w:t>7</w:t>
      </w:r>
      <w:r w:rsidR="00427F58" w:rsidRPr="001A42FC">
        <w:fldChar w:fldCharType="end"/>
      </w:r>
      <w:r w:rsidR="00BF09B7" w:rsidRPr="001A42FC">
        <w:t xml:space="preserve"> </w:t>
      </w:r>
      <w:r w:rsidRPr="001A42FC">
        <w:t xml:space="preserve">Their </w:t>
      </w:r>
      <w:r w:rsidR="00E754EF">
        <w:t>commentaries</w:t>
      </w:r>
      <w:r w:rsidR="00E754EF" w:rsidRPr="001A42FC">
        <w:t xml:space="preserve"> </w:t>
      </w:r>
      <w:r w:rsidRPr="001A42FC">
        <w:t xml:space="preserve">(not peer-reviewed) highlighted </w:t>
      </w:r>
      <w:r w:rsidR="00BF09B7" w:rsidRPr="001A42FC">
        <w:t>extensive inconsistencies within the trial data</w:t>
      </w:r>
      <w:r w:rsidR="00E06A0E" w:rsidRPr="001A42FC">
        <w:t xml:space="preserve">. </w:t>
      </w:r>
      <w:r w:rsidR="00BF09B7" w:rsidRPr="001A42FC">
        <w:t xml:space="preserve">They also </w:t>
      </w:r>
      <w:r w:rsidR="00E754EF">
        <w:t>demonstrated</w:t>
      </w:r>
      <w:r w:rsidR="00E754EF" w:rsidRPr="001A42FC">
        <w:t xml:space="preserve"> </w:t>
      </w:r>
      <w:r w:rsidR="00BF09B7" w:rsidRPr="001A42FC">
        <w:t>that</w:t>
      </w:r>
      <w:r w:rsidR="00E06A0E" w:rsidRPr="001A42FC">
        <w:t xml:space="preserve"> </w:t>
      </w:r>
      <w:r w:rsidR="00BF09B7" w:rsidRPr="001A42FC">
        <w:t xml:space="preserve">the </w:t>
      </w:r>
      <w:r w:rsidR="00E06A0E" w:rsidRPr="001A42FC">
        <w:t>ivermectin trial</w:t>
      </w:r>
      <w:r w:rsidR="00BF09B7" w:rsidRPr="001A42FC">
        <w:t xml:space="preserve">s with inconsistent data were </w:t>
      </w:r>
      <w:r w:rsidR="00086516" w:rsidRPr="001A42FC">
        <w:t>pivotal</w:t>
      </w:r>
      <w:r w:rsidR="00E06A0E" w:rsidRPr="001A42FC">
        <w:t xml:space="preserve"> </w:t>
      </w:r>
      <w:r w:rsidR="00DE0087">
        <w:t>to</w:t>
      </w:r>
      <w:r w:rsidR="00E06A0E" w:rsidRPr="001A42FC">
        <w:t xml:space="preserve"> </w:t>
      </w:r>
      <w:r w:rsidR="00E754EF">
        <w:t>the</w:t>
      </w:r>
      <w:r w:rsidR="00DE0087">
        <w:t xml:space="preserve"> </w:t>
      </w:r>
      <w:r w:rsidR="00E06A0E" w:rsidRPr="001A42FC">
        <w:t xml:space="preserve">positive </w:t>
      </w:r>
      <w:r w:rsidR="00DE0087">
        <w:t>conclusions</w:t>
      </w:r>
      <w:r w:rsidR="00DE0087" w:rsidRPr="001A42FC">
        <w:t xml:space="preserve"> </w:t>
      </w:r>
      <w:r w:rsidR="00086516" w:rsidRPr="001A42FC">
        <w:t xml:space="preserve">in </w:t>
      </w:r>
      <w:r w:rsidR="00BF09B7" w:rsidRPr="001A42FC">
        <w:t>peer-reviewed</w:t>
      </w:r>
      <w:r w:rsidR="00086516" w:rsidRPr="001A42FC">
        <w:t xml:space="preserve"> meta-analyses. </w:t>
      </w:r>
      <w:r w:rsidR="001C55F4" w:rsidRPr="001A42FC">
        <w:t xml:space="preserve">A July 2021 Cochrane Review assessed the evidence base </w:t>
      </w:r>
      <w:r w:rsidR="00DE0087">
        <w:t>for</w:t>
      </w:r>
      <w:r w:rsidR="001C55F4" w:rsidRPr="001A42FC">
        <w:t xml:space="preserve"> ivermectin use in prevent</w:t>
      </w:r>
      <w:r w:rsidR="00DE0087">
        <w:t>ion of</w:t>
      </w:r>
      <w:r w:rsidR="001C55F4" w:rsidRPr="001A42FC">
        <w:t xml:space="preserve"> COVID-19, and treatment of in-patient and out-patient cases.</w:t>
      </w:r>
      <w:r w:rsidR="00BF09B7" w:rsidRPr="001A42FC">
        <w:fldChar w:fldCharType="begin" w:fldLock="1"/>
      </w:r>
      <w:r w:rsidR="00FB5410">
        <w:instrText>ADDIN CSL_CITATION {"citationItems":[{"id":"ITEM-1","itemData":{"DOI":"10.1002/14651858.CD015017.PUB2","ISSN":"1465-1858","author":[{"dropping-particle":"","family":"Popp","given":"Maria","non-dropping-particle":"","parse-names":false,"suffix":""},{"dropping-particle":"","family":"Stegemann","given":"Miriam","non-dropping-particle":"","parse-names":false,"suffix":""},{"dropping-particle":"","family":"Metzendorf","given":"Maria-Inti","non-dropping-particle":"","parse-names":false,"suffix":""},{"dropping-particle":"","family":"Gould","given":"Susan","non-dropping-particle":"","parse-names":false,"suffix":""},{"dropping-particle":"","family":"Kranke","given":"Peter","non-dropping-particle":"","parse-names":false,"suffix":""},{"dropping-particle":"","family":"Meybohm","given":"Patrick","non-dropping-particle":"","parse-names":false,"suffix":""},{"dropping-particle":"","family":"Skoetz","given":"Nicole","non-dropping-particle":"","parse-names":false,"suffix":""},{"dropping-particle":"","family":"Weibel","given":"Stephanie","non-dropping-particle":"","parse-names":false,"suffix":""}],"container-title":"Cochrane Database of Systematic Reviews","id":"ITEM-1","issue":"7","issued":{"date-parts":[["2021","7","28"]]},"publisher":"John Wiley &amp; Sons, Ltd","title":"Ivermectin for preventing and treating COVID‐19","type":"article-journal","volume":"2021"},"uris":["http://www.mendeley.com/documents/?uuid=ba618114-3ade-37be-8037-88bf7868d166"]}],"mendeley":{"formattedCitation":"&lt;sup&gt;8&lt;/sup&gt;","plainTextFormattedCitation":"8","previouslyFormattedCitation":"&lt;sup&gt;8&lt;/sup&gt;"},"properties":{"noteIndex":0},"schema":"https://github.com/citation-style-language/schema/raw/master/csl-citation.json"}</w:instrText>
      </w:r>
      <w:r w:rsidR="00BF09B7" w:rsidRPr="001A42FC">
        <w:fldChar w:fldCharType="separate"/>
      </w:r>
      <w:r w:rsidR="00427F58" w:rsidRPr="001A42FC">
        <w:rPr>
          <w:noProof/>
          <w:vertAlign w:val="superscript"/>
        </w:rPr>
        <w:t>8</w:t>
      </w:r>
      <w:r w:rsidR="00BF09B7" w:rsidRPr="001A42FC">
        <w:fldChar w:fldCharType="end"/>
      </w:r>
      <w:r w:rsidR="001C55F4" w:rsidRPr="001A42FC">
        <w:t xml:space="preserve"> Their conclusion was </w:t>
      </w:r>
      <w:r w:rsidR="00E06A0E" w:rsidRPr="001A42FC">
        <w:t xml:space="preserve">one of </w:t>
      </w:r>
      <w:r w:rsidR="001C55F4" w:rsidRPr="001A42FC">
        <w:t>uncertainty</w:t>
      </w:r>
      <w:r w:rsidR="00E06A0E" w:rsidRPr="001A42FC">
        <w:t xml:space="preserve">, </w:t>
      </w:r>
      <w:r w:rsidR="001C55F4" w:rsidRPr="001A42FC">
        <w:t>highlighting that the included studies were small</w:t>
      </w:r>
      <w:r w:rsidR="00E06A0E" w:rsidRPr="001A42FC">
        <w:t>,</w:t>
      </w:r>
      <w:r w:rsidR="001C55F4" w:rsidRPr="001A42FC">
        <w:t xml:space="preserve"> with few considered high quality. </w:t>
      </w:r>
    </w:p>
    <w:p w14:paraId="196BAF52" w14:textId="280D0FF1" w:rsidR="00F62CE6" w:rsidRDefault="00E754EF" w:rsidP="001F0B83">
      <w:pPr>
        <w:spacing w:line="480" w:lineRule="auto"/>
      </w:pPr>
      <w:r>
        <w:t>As the</w:t>
      </w:r>
      <w:r w:rsidRPr="001A42FC">
        <w:t xml:space="preserve"> </w:t>
      </w:r>
      <w:r w:rsidR="00427F58" w:rsidRPr="001A42FC">
        <w:t xml:space="preserve">global health community </w:t>
      </w:r>
      <w:r>
        <w:t>works to control the Covid-19</w:t>
      </w:r>
      <w:r w:rsidR="00427F58" w:rsidRPr="001A42FC">
        <w:t xml:space="preserve"> pandemic</w:t>
      </w:r>
      <w:r>
        <w:t>, risks to the future use and reputation of</w:t>
      </w:r>
      <w:r w:rsidR="00F733E6" w:rsidRPr="001A42FC">
        <w:t xml:space="preserve"> ivermectin </w:t>
      </w:r>
      <w:r>
        <w:t>are emerging</w:t>
      </w:r>
      <w:r w:rsidR="00F733E6" w:rsidRPr="001A42FC">
        <w:t xml:space="preserve">? </w:t>
      </w:r>
      <w:r w:rsidR="00427F58" w:rsidRPr="001A42FC">
        <w:t xml:space="preserve">Papua New Guinea and Togo are among countries implementing MDAs using ivermectin </w:t>
      </w:r>
      <w:r>
        <w:t>during</w:t>
      </w:r>
      <w:r w:rsidRPr="001A42FC">
        <w:t xml:space="preserve"> </w:t>
      </w:r>
      <w:r w:rsidR="00427F58" w:rsidRPr="001A42FC">
        <w:t xml:space="preserve">the last quarter of 2021. </w:t>
      </w:r>
      <w:r>
        <w:t xml:space="preserve"> Amidst the Covid-19 </w:t>
      </w:r>
      <w:r>
        <w:lastRenderedPageBreak/>
        <w:t>controversies, this</w:t>
      </w:r>
      <w:r w:rsidR="00F733E6" w:rsidRPr="001A42FC">
        <w:t xml:space="preserve"> excellent medicine could be viewed with distrust</w:t>
      </w:r>
      <w:r w:rsidR="001F346C" w:rsidRPr="001A42FC">
        <w:t xml:space="preserve"> by communities</w:t>
      </w:r>
      <w:r w:rsidR="00F733E6" w:rsidRPr="001A42FC">
        <w:t xml:space="preserve">, </w:t>
      </w:r>
      <w:r>
        <w:t>amidst diversion of</w:t>
      </w:r>
      <w:r w:rsidR="00AE27A4" w:rsidRPr="001A42FC">
        <w:t xml:space="preserve"> available supply, </w:t>
      </w:r>
      <w:r>
        <w:t>leading to compromise of</w:t>
      </w:r>
      <w:r w:rsidR="00F733E6" w:rsidRPr="001A42FC">
        <w:t xml:space="preserve"> NTD interventions.</w:t>
      </w:r>
      <w:r w:rsidR="00513B96" w:rsidRPr="001A42FC">
        <w:t xml:space="preserve"> </w:t>
      </w:r>
      <w:r>
        <w:t>Few of the voices</w:t>
      </w:r>
      <w:r w:rsidR="00F733E6" w:rsidRPr="001A42FC">
        <w:t xml:space="preserve"> </w:t>
      </w:r>
      <w:r>
        <w:t xml:space="preserve">currently </w:t>
      </w:r>
      <w:r w:rsidR="00F733E6" w:rsidRPr="001A42FC">
        <w:t>champion</w:t>
      </w:r>
      <w:r>
        <w:t>ing</w:t>
      </w:r>
      <w:r w:rsidR="00F733E6" w:rsidRPr="001A42FC">
        <w:t xml:space="preserve"> use of ivermectin </w:t>
      </w:r>
      <w:r>
        <w:t>in Covid-19</w:t>
      </w:r>
      <w:r w:rsidR="00F733E6" w:rsidRPr="001A42FC">
        <w:t xml:space="preserve"> response are </w:t>
      </w:r>
      <w:r>
        <w:t>likely</w:t>
      </w:r>
      <w:r w:rsidRPr="001A42FC">
        <w:t xml:space="preserve"> </w:t>
      </w:r>
      <w:r w:rsidR="00F733E6" w:rsidRPr="001A42FC">
        <w:t xml:space="preserve">to </w:t>
      </w:r>
      <w:r>
        <w:t>be long term</w:t>
      </w:r>
      <w:r w:rsidR="00F733E6" w:rsidRPr="001A42FC">
        <w:t xml:space="preserve"> advocates for its use in addressing the burden of scabies or filariasis. </w:t>
      </w:r>
    </w:p>
    <w:p w14:paraId="6C330291" w14:textId="4679CBF4" w:rsidR="001A42FC" w:rsidRPr="001A42FC" w:rsidRDefault="00A208C0" w:rsidP="001F0B83">
      <w:pPr>
        <w:spacing w:line="480" w:lineRule="auto"/>
      </w:pPr>
      <w:r w:rsidRPr="001A42FC">
        <w:t>Information travels easily in a 21</w:t>
      </w:r>
      <w:r w:rsidRPr="001A42FC">
        <w:rPr>
          <w:vertAlign w:val="superscript"/>
        </w:rPr>
        <w:t>st</w:t>
      </w:r>
      <w:r w:rsidRPr="001A42FC">
        <w:t xml:space="preserve"> century globalized world. </w:t>
      </w:r>
      <w:r w:rsidR="00DA161A" w:rsidRPr="001A42FC">
        <w:t xml:space="preserve">Sustained campaigns of misinformation can </w:t>
      </w:r>
      <w:r w:rsidR="009E640D" w:rsidRPr="001A42FC">
        <w:t xml:space="preserve">affect trust and </w:t>
      </w:r>
      <w:r w:rsidR="00DA161A" w:rsidRPr="001A42FC">
        <w:t xml:space="preserve">impact upon public health and population behaviour. </w:t>
      </w:r>
      <w:r w:rsidRPr="001A42FC">
        <w:t>C</w:t>
      </w:r>
      <w:r w:rsidR="00A200A9" w:rsidRPr="001A42FC">
        <w:t>o-author</w:t>
      </w:r>
      <w:r w:rsidRPr="001A42FC">
        <w:t xml:space="preserve"> </w:t>
      </w:r>
      <w:r w:rsidR="009F19F2" w:rsidRPr="001A42FC">
        <w:t xml:space="preserve">MH </w:t>
      </w:r>
      <w:r w:rsidR="00A200A9" w:rsidRPr="001A42FC">
        <w:t>h</w:t>
      </w:r>
      <w:r w:rsidR="007B35DC" w:rsidRPr="001A42FC">
        <w:t>a</w:t>
      </w:r>
      <w:r w:rsidRPr="001A42FC">
        <w:t>s</w:t>
      </w:r>
      <w:r w:rsidR="007B35DC" w:rsidRPr="001A42FC">
        <w:t xml:space="preserve"> noted t</w:t>
      </w:r>
      <w:r w:rsidR="00086516" w:rsidRPr="001A42FC">
        <w:t xml:space="preserve">he inconsistent </w:t>
      </w:r>
      <w:r w:rsidR="00F733E6" w:rsidRPr="001A42FC">
        <w:t xml:space="preserve">political and regulatory </w:t>
      </w:r>
      <w:r w:rsidR="00086516" w:rsidRPr="001A42FC">
        <w:t xml:space="preserve">handling of the Oxford AstraZeneca </w:t>
      </w:r>
      <w:r w:rsidR="009E640D" w:rsidRPr="001A42FC">
        <w:t xml:space="preserve">COVID-19 </w:t>
      </w:r>
      <w:r w:rsidR="00086516" w:rsidRPr="001A42FC">
        <w:t xml:space="preserve">vaccine in the global north has been a </w:t>
      </w:r>
      <w:r w:rsidR="00F017E9" w:rsidRPr="001A42FC">
        <w:t>contributor to</w:t>
      </w:r>
      <w:r w:rsidR="00086516" w:rsidRPr="001A42FC">
        <w:t xml:space="preserve"> </w:t>
      </w:r>
      <w:r w:rsidR="00F017E9" w:rsidRPr="001A42FC">
        <w:t xml:space="preserve">vaccine </w:t>
      </w:r>
      <w:r w:rsidR="00086516" w:rsidRPr="001A42FC">
        <w:t>hesitancy in Ghana</w:t>
      </w:r>
      <w:r w:rsidR="009E640D" w:rsidRPr="001A42FC">
        <w:fldChar w:fldCharType="begin" w:fldLock="1"/>
      </w:r>
      <w:r w:rsidR="00FB5410">
        <w:instrText>ADDIN CSL_CITATION {"citationItems":[{"id":"ITEM-1","itemData":{"DOI":"10.6084/M9.FIGSHARE.14494851.V3","abstract":"Report 3, published 19 July 2021. Fully open-access.We conducted a nationally representative online survey in Ghana (N = 1295) throughout June 2021.In our analyses, we operationalised vaccine hesitancy as respondents who answered ‘no’ and ‘I don’t know’ to the question: “When a COVID-19 vaccine becomes available to you, would you like to get vaccinated?” Some top-level findings to share - willingness to vaccinate dropped from 82% in March, to 71% in June 2021 - Therefore, to phrase another way, there was an observed and significant increase in hesitancy, from 18% to 29% across this time period. - 32% of respondents reported that they had recently seen or heard stories about the indecision surrounding the Oxford Astrazeneca vaccine rollout in Europe and North America. Of this 32% subgroup, 62.0% of them indicated that these stories made them feel worried about accepting the COVID-19 vaccine in the future. - our main predictors of hesitancy continue to include: i) education (more educated people were more likely to be hesitant; one hypothesis is perhaps more likely to have greater access to the internet and thus availability of misinformation via social media); ii) females more hesitant than males; and iii) political allegiance (voting for the opposition parties was greater predictor of hesitancy). We hope that this information can be helpful with informing the health promotion efforts from the GHS, Ministry of Health and other stakeholders. For the previous report from this series of Ghana surveys (covering surveys in August 2020 and March 2021), see https://www.researchgate.net/publication/351327020_Examining_drivers_of_COVID-19_vaccine_hesitancy_in_Ghana","author":[{"dropping-particle":"","family":"Brackstone","given":"Ken","non-dropping-particle":"","parse-names":false,"suffix":""},{"dropping-particle":"","family":"Boateng","given":"Laud Ampomah","non-dropping-particle":"","parse-names":false,"suffix":""},{"dropping-particle":"","family":"Atengble","given":"Kirchuffs","non-dropping-particle":"","parse-names":false,"suffix":""},{"dropping-particle":"","family":"Head","given":"Michael","non-dropping-particle":"","parse-names":false,"suffix":""},{"dropping-particle":"","family":"Akinocho","given":"Herve","non-dropping-particle":"","parse-names":false,"suffix":""},{"dropping-particle":"","family":"Osei","given":"Kingsley","non-dropping-particle":"","parse-names":false,"suffix":""},{"dropping-particle":"","family":"Nuamah","given":"Kwabena","non-dropping-particle":"","parse-names":false,"suffix":""}],"id":"ITEM-1","issued":{"date-parts":[["2021","7","18"]]},"publisher":"figshare","title":"Examining drivers of COVID-19 vaccine hesitancy in Ghana","type":"report"},"uris":["http://www.mendeley.com/documents/?uuid=4df3f1c9-364d-3adb-8daf-b0185e70f06d"]}],"mendeley":{"formattedCitation":"&lt;sup&gt;9&lt;/sup&gt;","plainTextFormattedCitation":"9","previouslyFormattedCitation":"&lt;sup&gt;9&lt;/sup&gt;"},"properties":{"noteIndex":0},"schema":"https://github.com/citation-style-language/schema/raw/master/csl-citation.json"}</w:instrText>
      </w:r>
      <w:r w:rsidR="009E640D" w:rsidRPr="001A42FC">
        <w:fldChar w:fldCharType="separate"/>
      </w:r>
      <w:r w:rsidR="00427F58" w:rsidRPr="001A42FC">
        <w:rPr>
          <w:noProof/>
          <w:vertAlign w:val="superscript"/>
        </w:rPr>
        <w:t>9</w:t>
      </w:r>
      <w:r w:rsidR="009E640D" w:rsidRPr="001A42FC">
        <w:fldChar w:fldCharType="end"/>
      </w:r>
      <w:r w:rsidR="007B35DC" w:rsidRPr="001A42FC">
        <w:t xml:space="preserve">, </w:t>
      </w:r>
      <w:r w:rsidR="00A200A9" w:rsidRPr="001A42FC">
        <w:t xml:space="preserve">and </w:t>
      </w:r>
      <w:r w:rsidRPr="001A42FC">
        <w:t xml:space="preserve">anecdotally, </w:t>
      </w:r>
      <w:r w:rsidR="00A200A9" w:rsidRPr="001A42FC">
        <w:t>similar situation</w:t>
      </w:r>
      <w:r w:rsidRPr="001A42FC">
        <w:t>s</w:t>
      </w:r>
      <w:r w:rsidR="00A200A9" w:rsidRPr="001A42FC">
        <w:t xml:space="preserve"> ha</w:t>
      </w:r>
      <w:r w:rsidRPr="001A42FC">
        <w:t>ve</w:t>
      </w:r>
      <w:r w:rsidR="00A200A9" w:rsidRPr="001A42FC">
        <w:t xml:space="preserve"> been observed in Ethiopia </w:t>
      </w:r>
      <w:r w:rsidRPr="001A42FC">
        <w:t xml:space="preserve">and Papua New Guinea </w:t>
      </w:r>
      <w:r w:rsidR="009F19F2" w:rsidRPr="001A42FC">
        <w:t>by R</w:t>
      </w:r>
      <w:r w:rsidRPr="001A42FC">
        <w:t>Y</w:t>
      </w:r>
      <w:r w:rsidR="00A200A9" w:rsidRPr="001A42FC">
        <w:t xml:space="preserve">, </w:t>
      </w:r>
      <w:r w:rsidR="009F19F2" w:rsidRPr="001A42FC">
        <w:t>JM</w:t>
      </w:r>
      <w:r w:rsidRPr="001A42FC">
        <w:t xml:space="preserve"> and WP</w:t>
      </w:r>
      <w:r w:rsidR="007B35DC" w:rsidRPr="001A42FC">
        <w:t>.</w:t>
      </w:r>
      <w:r w:rsidR="009E640D" w:rsidRPr="001A42FC">
        <w:t xml:space="preserve"> </w:t>
      </w:r>
      <w:r w:rsidR="00086516" w:rsidRPr="001A42FC">
        <w:t>Ivermectin itself has been the subject of a</w:t>
      </w:r>
      <w:r w:rsidR="00F97813" w:rsidRPr="001A42FC">
        <w:t xml:space="preserve"> widely-</w:t>
      </w:r>
      <w:r w:rsidR="0017237C" w:rsidRPr="001A42FC">
        <w:t>reproduced</w:t>
      </w:r>
      <w:r w:rsidR="00F97813" w:rsidRPr="001A42FC">
        <w:t xml:space="preserve"> </w:t>
      </w:r>
      <w:r w:rsidR="00E754EF">
        <w:t xml:space="preserve">but </w:t>
      </w:r>
      <w:r w:rsidR="00F97813" w:rsidRPr="001A42FC">
        <w:t>unsubstantiated</w:t>
      </w:r>
      <w:r w:rsidR="00086516" w:rsidRPr="001A42FC">
        <w:t xml:space="preserve"> link to mortality in the elderly institutionalized, that still deters </w:t>
      </w:r>
      <w:r w:rsidR="00F017E9" w:rsidRPr="001A42FC">
        <w:t>clinical</w:t>
      </w:r>
      <w:r w:rsidR="00086516" w:rsidRPr="001A42FC">
        <w:t xml:space="preserve"> use in </w:t>
      </w:r>
      <w:r w:rsidR="00F017E9" w:rsidRPr="001A42FC">
        <w:t>some</w:t>
      </w:r>
      <w:r w:rsidR="00086516" w:rsidRPr="001A42FC">
        <w:t xml:space="preserve"> settings </w:t>
      </w:r>
      <w:r w:rsidR="00F97813" w:rsidRPr="001A42FC">
        <w:t>(</w:t>
      </w:r>
      <w:r w:rsidR="00F017E9" w:rsidRPr="001A42FC">
        <w:t xml:space="preserve">including </w:t>
      </w:r>
      <w:r w:rsidR="00086516" w:rsidRPr="001A42FC">
        <w:t>the UK</w:t>
      </w:r>
      <w:r w:rsidR="00F97813" w:rsidRPr="001A42FC">
        <w:t>)</w:t>
      </w:r>
      <w:r w:rsidR="00086516" w:rsidRPr="001A42FC">
        <w:t>.</w:t>
      </w:r>
      <w:r w:rsidR="009E640D" w:rsidRPr="001A42FC">
        <w:fldChar w:fldCharType="begin" w:fldLock="1"/>
      </w:r>
      <w:r w:rsidR="00FB5410">
        <w:instrText>ADDIN CSL_CITATION {"citationItems":[{"id":"ITEM-1","itemData":{"DOI":"10.1016/S0140-6736(19)32619-4","ISSN":"0140-6736","PMID":"31818402","author":[{"dropping-particle":"","family":"Middleton","given":"Jo","non-dropping-particle":"","parse-names":false,"suffix":""},{"dropping-particle":"","family":"Walker","given":"Stephen L","non-dropping-particle":"","parse-names":false,"suffix":""},{"dropping-particle":"","family":"House","given":"Thomas","non-dropping-particle":"","parse-names":false,"suffix":""},{"dropping-particle":"","family":"Head","given":"Michael G","non-dropping-particle":"","parse-names":false,"suffix":""},{"dropping-particle":"","family":"Cassel","given":"Jackie A","non-dropping-particle":"","parse-names":false,"suffix":""}],"container-title":"The Lancet","id":"ITEM-1","issue":"10214","issued":{"date-parts":[["2019","12","7"]]},"page":"2068-2069","publisher":"Elsevier","title":"Ivermectin for the control of scabies outbreaks in the UK","type":"article-journal","volume":"394"},"uris":["http://www.mendeley.com/documents/?uuid=3b65f68a-8d78-3537-a3a3-669d8384627c"]}],"mendeley":{"formattedCitation":"&lt;sup&gt;10&lt;/sup&gt;","plainTextFormattedCitation":"10","previouslyFormattedCitation":"&lt;sup&gt;10&lt;/sup&gt;"},"properties":{"noteIndex":0},"schema":"https://github.com/citation-style-language/schema/raw/master/csl-citation.json"}</w:instrText>
      </w:r>
      <w:r w:rsidR="009E640D" w:rsidRPr="001A42FC">
        <w:fldChar w:fldCharType="separate"/>
      </w:r>
      <w:r w:rsidR="00427F58" w:rsidRPr="001A42FC">
        <w:rPr>
          <w:noProof/>
          <w:vertAlign w:val="superscript"/>
        </w:rPr>
        <w:t>10</w:t>
      </w:r>
      <w:r w:rsidR="009E640D" w:rsidRPr="001A42FC">
        <w:fldChar w:fldCharType="end"/>
      </w:r>
      <w:r w:rsidR="00086516" w:rsidRPr="001A42FC">
        <w:t xml:space="preserve"> </w:t>
      </w:r>
    </w:p>
    <w:p w14:paraId="3EB63E78" w14:textId="14405F73" w:rsidR="001C55F4" w:rsidRPr="001A42FC" w:rsidRDefault="00E754EF" w:rsidP="001F0B83">
      <w:pPr>
        <w:spacing w:line="480" w:lineRule="auto"/>
      </w:pPr>
      <w:r>
        <w:t>S</w:t>
      </w:r>
      <w:r w:rsidR="00086516" w:rsidRPr="001A42FC">
        <w:t xml:space="preserve">ustained misinformation </w:t>
      </w:r>
      <w:r w:rsidR="00F62CE6">
        <w:t xml:space="preserve">can </w:t>
      </w:r>
      <w:r>
        <w:t>lead to diversion of</w:t>
      </w:r>
      <w:r w:rsidR="00A86839" w:rsidRPr="001A42FC">
        <w:t xml:space="preserve"> </w:t>
      </w:r>
      <w:r w:rsidR="00F017E9" w:rsidRPr="001A42FC">
        <w:t xml:space="preserve">limited </w:t>
      </w:r>
      <w:r w:rsidR="001A42FC" w:rsidRPr="001A42FC">
        <w:t xml:space="preserve">healthcare and government </w:t>
      </w:r>
      <w:r w:rsidR="00A86839" w:rsidRPr="001A42FC">
        <w:t>resources to address</w:t>
      </w:r>
      <w:r>
        <w:t>ing</w:t>
      </w:r>
      <w:r w:rsidR="00A86839" w:rsidRPr="001A42FC">
        <w:t xml:space="preserve"> </w:t>
      </w:r>
      <w:r w:rsidR="00DD43DF" w:rsidRPr="001A42FC">
        <w:t>rumour</w:t>
      </w:r>
      <w:r w:rsidR="001A42FC" w:rsidRPr="001A42FC">
        <w:t>,</w:t>
      </w:r>
      <w:r w:rsidR="00DD43DF" w:rsidRPr="001A42FC">
        <w:t xml:space="preserve"> </w:t>
      </w:r>
      <w:r w:rsidR="00A86839" w:rsidRPr="001A42FC">
        <w:t xml:space="preserve">rather than making </w:t>
      </w:r>
      <w:r w:rsidR="00086516" w:rsidRPr="001A42FC">
        <w:t xml:space="preserve">genuine </w:t>
      </w:r>
      <w:r w:rsidR="00A86839" w:rsidRPr="001A42FC">
        <w:t>public heath progress.</w:t>
      </w:r>
      <w:r w:rsidR="009E640D" w:rsidRPr="001A42FC">
        <w:t xml:space="preserve"> Proactive h</w:t>
      </w:r>
      <w:r w:rsidR="001C55F4" w:rsidRPr="001A42FC">
        <w:t xml:space="preserve">ealth promotion and education </w:t>
      </w:r>
      <w:r>
        <w:t>is</w:t>
      </w:r>
      <w:r w:rsidR="001C55F4" w:rsidRPr="001A42FC">
        <w:t xml:space="preserve"> needed right now to ensure that </w:t>
      </w:r>
      <w:proofErr w:type="gramStart"/>
      <w:r w:rsidR="001C55F4" w:rsidRPr="001A42FC">
        <w:t>local</w:t>
      </w:r>
      <w:r w:rsidR="00427F58" w:rsidRPr="001A42FC">
        <w:t>ly-</w:t>
      </w:r>
      <w:r w:rsidR="001C55F4" w:rsidRPr="001A42FC">
        <w:t>trusted</w:t>
      </w:r>
      <w:proofErr w:type="gramEnd"/>
      <w:r w:rsidR="001C55F4" w:rsidRPr="001A42FC">
        <w:t xml:space="preserve"> actors</w:t>
      </w:r>
      <w:r w:rsidR="00004317" w:rsidRPr="001A42FC">
        <w:t xml:space="preserve"> and communicators</w:t>
      </w:r>
      <w:r w:rsidR="001C55F4" w:rsidRPr="001A42FC">
        <w:t xml:space="preserve"> (including, but not exclusively, healthcare workers) are aware of the uncertainty</w:t>
      </w:r>
      <w:r w:rsidR="009E640D" w:rsidRPr="001A42FC">
        <w:t xml:space="preserve"> around</w:t>
      </w:r>
      <w:r w:rsidR="001C55F4" w:rsidRPr="001A42FC">
        <w:t xml:space="preserve"> the ivermectin evidence base</w:t>
      </w:r>
      <w:r w:rsidR="009E640D" w:rsidRPr="001A42FC">
        <w:t xml:space="preserve"> for </w:t>
      </w:r>
      <w:r w:rsidR="00427F58" w:rsidRPr="001A42FC">
        <w:t xml:space="preserve">managing </w:t>
      </w:r>
      <w:r w:rsidR="009E640D" w:rsidRPr="001A42FC">
        <w:t>COVID</w:t>
      </w:r>
      <w:r w:rsidR="00B471BD" w:rsidRPr="001A42FC">
        <w:t>-</w:t>
      </w:r>
      <w:r w:rsidR="009E640D" w:rsidRPr="001A42FC">
        <w:t xml:space="preserve">19, </w:t>
      </w:r>
      <w:r w:rsidR="002B7471">
        <w:t>and</w:t>
      </w:r>
      <w:r w:rsidR="002B7471" w:rsidRPr="001A42FC">
        <w:t xml:space="preserve"> </w:t>
      </w:r>
      <w:r w:rsidR="009E640D" w:rsidRPr="001A42FC">
        <w:t>that it remains a vital medicine for managing NTDs</w:t>
      </w:r>
      <w:r w:rsidR="001C55F4" w:rsidRPr="001A42FC">
        <w:t xml:space="preserve">. </w:t>
      </w:r>
      <w:r w:rsidR="00F62CE6">
        <w:t xml:space="preserve">Where advocacy </w:t>
      </w:r>
      <w:r w:rsidR="002B7471">
        <w:t xml:space="preserve">emerged </w:t>
      </w:r>
      <w:r w:rsidR="00F62CE6">
        <w:t xml:space="preserve">from official or high-level sources during the pandemic, we have concerns that this </w:t>
      </w:r>
      <w:r w:rsidR="0058166C">
        <w:t xml:space="preserve">will </w:t>
      </w:r>
      <w:r w:rsidR="00F62CE6">
        <w:t xml:space="preserve">increase the likelihood of mistrust within communities. </w:t>
      </w:r>
      <w:r w:rsidR="001C55F4" w:rsidRPr="001A42FC">
        <w:t xml:space="preserve">There must be an awareness among international and national global health policy stakeholders that this could be an issue that needs addressing in </w:t>
      </w:r>
      <w:r w:rsidR="009E640D" w:rsidRPr="001A42FC">
        <w:t xml:space="preserve">both </w:t>
      </w:r>
      <w:r w:rsidR="001C55F4" w:rsidRPr="001A42FC">
        <w:t xml:space="preserve">the short- and medium-term future. </w:t>
      </w:r>
    </w:p>
    <w:p w14:paraId="39EB2AC9" w14:textId="1DA11627" w:rsidR="001431AD" w:rsidRDefault="009E640D" w:rsidP="001F0B83">
      <w:pPr>
        <w:spacing w:line="480" w:lineRule="auto"/>
      </w:pPr>
      <w:proofErr w:type="gramStart"/>
      <w:r w:rsidRPr="001A42FC">
        <w:t>In order to</w:t>
      </w:r>
      <w:proofErr w:type="gramEnd"/>
      <w:r w:rsidRPr="001A42FC">
        <w:t xml:space="preserve"> meet the ambitious 2030 targets of the WHO NTD Roadmap, it will be important to ensure access to healthcare, and to reduce stigma and prevalence of misinformation. </w:t>
      </w:r>
      <w:r w:rsidR="00086516" w:rsidRPr="001A42FC">
        <w:t>Lower-income settings have spent years building up trust between health services and their populations</w:t>
      </w:r>
      <w:r w:rsidR="00F017E9" w:rsidRPr="001A42FC">
        <w:t xml:space="preserve"> to ensure high acceptance and uptake of population health campaigns</w:t>
      </w:r>
      <w:r w:rsidR="00086516" w:rsidRPr="001A42FC">
        <w:t xml:space="preserve">. If that trust is </w:t>
      </w:r>
      <w:r w:rsidR="001C55F4" w:rsidRPr="001A42FC">
        <w:t xml:space="preserve">lowered </w:t>
      </w:r>
      <w:r w:rsidR="00086516" w:rsidRPr="001A42FC">
        <w:t xml:space="preserve">due to negative </w:t>
      </w:r>
      <w:r w:rsidR="00086516" w:rsidRPr="001A42FC">
        <w:lastRenderedPageBreak/>
        <w:t>local perceptions around the use of ivermectin, then</w:t>
      </w:r>
      <w:r w:rsidR="00F017E9" w:rsidRPr="001A42FC">
        <w:t xml:space="preserve"> achievement of national and global NTD targets may </w:t>
      </w:r>
      <w:r w:rsidR="001C55F4" w:rsidRPr="001A42FC">
        <w:t xml:space="preserve">be hindered, and </w:t>
      </w:r>
      <w:r w:rsidR="00A2339C" w:rsidRPr="001A42FC">
        <w:t xml:space="preserve">ultimately </w:t>
      </w:r>
      <w:r w:rsidR="001C55F4" w:rsidRPr="001A42FC">
        <w:t xml:space="preserve">vulnerable populations would suffer. </w:t>
      </w:r>
    </w:p>
    <w:p w14:paraId="77500A77" w14:textId="44FE4395" w:rsidR="00AE56FB" w:rsidRDefault="00AE56FB" w:rsidP="001F0B83">
      <w:pPr>
        <w:spacing w:line="480" w:lineRule="auto"/>
      </w:pPr>
      <w:r w:rsidRPr="00AE56FB">
        <w:rPr>
          <w:b/>
          <w:bCs/>
        </w:rPr>
        <w:t>A</w:t>
      </w:r>
      <w:r w:rsidRPr="00AE56FB">
        <w:rPr>
          <w:b/>
          <w:bCs/>
        </w:rPr>
        <w:t>uthors' contributions</w:t>
      </w:r>
    </w:p>
    <w:p w14:paraId="6973887D" w14:textId="4F84C649" w:rsidR="001403E0" w:rsidRPr="001403E0" w:rsidRDefault="001403E0" w:rsidP="001F0B83">
      <w:pPr>
        <w:spacing w:line="480" w:lineRule="auto"/>
      </w:pPr>
      <w:r>
        <w:t xml:space="preserve">Author MGH wrote the first draft. All authors reviewed and revised the draft with critical comment and additional content. </w:t>
      </w:r>
    </w:p>
    <w:p w14:paraId="67796528" w14:textId="6A503832" w:rsidR="00AE56FB" w:rsidRDefault="00AE56FB" w:rsidP="001F0B83">
      <w:pPr>
        <w:spacing w:line="480" w:lineRule="auto"/>
        <w:rPr>
          <w:b/>
          <w:bCs/>
        </w:rPr>
      </w:pPr>
      <w:r w:rsidRPr="00AE56FB">
        <w:rPr>
          <w:b/>
          <w:bCs/>
        </w:rPr>
        <w:t>C</w:t>
      </w:r>
      <w:r w:rsidRPr="00AE56FB">
        <w:rPr>
          <w:b/>
          <w:bCs/>
        </w:rPr>
        <w:t>onflict of interest statements</w:t>
      </w:r>
    </w:p>
    <w:p w14:paraId="2288D312" w14:textId="593F8407" w:rsidR="00AE56FB" w:rsidRPr="00AE56FB" w:rsidRDefault="00AE56FB" w:rsidP="001F0B83">
      <w:pPr>
        <w:spacing w:line="480" w:lineRule="auto"/>
      </w:pPr>
      <w:r w:rsidRPr="00AE56FB">
        <w:t xml:space="preserve">NIHR Global Health Unit for Neglected Tropical Diseases pays a component of </w:t>
      </w:r>
      <w:r>
        <w:t xml:space="preserve">salary to their institution for authors JAC and JM. All other authors have nothing to declare. </w:t>
      </w:r>
    </w:p>
    <w:p w14:paraId="0C176231" w14:textId="0E572E83" w:rsidR="00AE56FB" w:rsidRPr="00AE56FB" w:rsidRDefault="00AE56FB" w:rsidP="001F0B83">
      <w:pPr>
        <w:spacing w:line="480" w:lineRule="auto"/>
        <w:rPr>
          <w:b/>
          <w:bCs/>
        </w:rPr>
      </w:pPr>
      <w:r w:rsidRPr="00AE56FB">
        <w:rPr>
          <w:b/>
          <w:bCs/>
        </w:rPr>
        <w:t>R</w:t>
      </w:r>
      <w:r w:rsidRPr="00AE56FB">
        <w:rPr>
          <w:b/>
          <w:bCs/>
        </w:rPr>
        <w:t>ole of funding source</w:t>
      </w:r>
    </w:p>
    <w:p w14:paraId="41A01FAC" w14:textId="2EFCD47F" w:rsidR="00AE56FB" w:rsidRDefault="00AE56FB" w:rsidP="001F0B83">
      <w:pPr>
        <w:spacing w:line="480" w:lineRule="auto"/>
      </w:pPr>
      <w:r>
        <w:t xml:space="preserve">No funding </w:t>
      </w:r>
      <w:proofErr w:type="gramStart"/>
      <w:r>
        <w:t>source</w:t>
      </w:r>
      <w:proofErr w:type="gramEnd"/>
    </w:p>
    <w:p w14:paraId="47DB896B" w14:textId="43438F76" w:rsidR="00AE56FB" w:rsidRPr="00AE56FB" w:rsidRDefault="00AE56FB" w:rsidP="001F0B83">
      <w:pPr>
        <w:spacing w:line="480" w:lineRule="auto"/>
        <w:rPr>
          <w:b/>
          <w:bCs/>
        </w:rPr>
      </w:pPr>
      <w:r w:rsidRPr="00AE56FB">
        <w:rPr>
          <w:b/>
          <w:bCs/>
        </w:rPr>
        <w:t>E</w:t>
      </w:r>
      <w:r w:rsidRPr="00AE56FB">
        <w:rPr>
          <w:b/>
          <w:bCs/>
        </w:rPr>
        <w:t>thics committee approval</w:t>
      </w:r>
    </w:p>
    <w:p w14:paraId="11E37D5C" w14:textId="1B6F0D1F" w:rsidR="00AE56FB" w:rsidRPr="001A42FC" w:rsidRDefault="00AE56FB" w:rsidP="001F0B83">
      <w:pPr>
        <w:spacing w:line="480" w:lineRule="auto"/>
      </w:pPr>
      <w:r>
        <w:t>Not required</w:t>
      </w:r>
    </w:p>
    <w:p w14:paraId="060E0481" w14:textId="4AE76D1D" w:rsidR="00BF09B7" w:rsidRPr="001A42FC" w:rsidRDefault="00BF09B7">
      <w:pPr>
        <w:rPr>
          <w:b/>
          <w:bCs/>
        </w:rPr>
      </w:pPr>
      <w:r w:rsidRPr="001A42FC">
        <w:rPr>
          <w:b/>
          <w:bCs/>
        </w:rPr>
        <w:t>References</w:t>
      </w:r>
    </w:p>
    <w:p w14:paraId="655E5F87" w14:textId="73558C49" w:rsidR="001F0B83" w:rsidRPr="001F0B83" w:rsidRDefault="00BF09B7" w:rsidP="001F0B83">
      <w:pPr>
        <w:widowControl w:val="0"/>
        <w:autoSpaceDE w:val="0"/>
        <w:autoSpaceDN w:val="0"/>
        <w:adjustRightInd w:val="0"/>
        <w:spacing w:line="240" w:lineRule="auto"/>
        <w:ind w:left="640" w:hanging="640"/>
        <w:rPr>
          <w:rFonts w:ascii="Calibri" w:hAnsi="Calibri" w:cs="Calibri"/>
          <w:noProof/>
          <w:szCs w:val="24"/>
        </w:rPr>
      </w:pPr>
      <w:r w:rsidRPr="001A42FC">
        <w:rPr>
          <w:b/>
          <w:bCs/>
        </w:rPr>
        <w:fldChar w:fldCharType="begin" w:fldLock="1"/>
      </w:r>
      <w:r w:rsidRPr="001A42FC">
        <w:rPr>
          <w:b/>
          <w:bCs/>
        </w:rPr>
        <w:instrText xml:space="preserve">ADDIN Mendeley Bibliography CSL_BIBLIOGRAPHY </w:instrText>
      </w:r>
      <w:r w:rsidRPr="001A42FC">
        <w:rPr>
          <w:b/>
          <w:bCs/>
        </w:rPr>
        <w:fldChar w:fldCharType="separate"/>
      </w:r>
      <w:r w:rsidR="001F0B83" w:rsidRPr="001F0B83">
        <w:rPr>
          <w:rFonts w:ascii="Calibri" w:hAnsi="Calibri" w:cs="Calibri"/>
          <w:noProof/>
          <w:szCs w:val="24"/>
        </w:rPr>
        <w:t>1</w:t>
      </w:r>
      <w:r w:rsidR="001F0B83" w:rsidRPr="001F0B83">
        <w:rPr>
          <w:rFonts w:ascii="Calibri" w:hAnsi="Calibri" w:cs="Calibri"/>
          <w:noProof/>
          <w:szCs w:val="24"/>
        </w:rPr>
        <w:tab/>
        <w:t>World Health Organisation. Ending the Neglect to Attain the Sustainable Development Goals: A road map for neglected tropical diseases 2021–2030. Geneva, 2020 https://www.who.int/neglected_diseases/Ending-the-neglect-to-attain-the-SDGs--NTD-Roadmap.pdf (accessed July 28, 2021).</w:t>
      </w:r>
    </w:p>
    <w:p w14:paraId="7083AD4F"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2</w:t>
      </w:r>
      <w:r w:rsidRPr="001F0B83">
        <w:rPr>
          <w:rFonts w:ascii="Calibri" w:hAnsi="Calibri" w:cs="Calibri"/>
          <w:noProof/>
          <w:szCs w:val="24"/>
        </w:rPr>
        <w:tab/>
        <w:t>World Health Organization. List of Essential Medicines. Geneva, 2019 https://apps.who.int/iris/handle/10665/325771 (accessed July 28, 2021).</w:t>
      </w:r>
    </w:p>
    <w:p w14:paraId="069CA5CA"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3</w:t>
      </w:r>
      <w:r w:rsidRPr="001F0B83">
        <w:rPr>
          <w:rFonts w:ascii="Calibri" w:hAnsi="Calibri" w:cs="Calibri"/>
          <w:noProof/>
          <w:szCs w:val="24"/>
        </w:rPr>
        <w:tab/>
        <w:t xml:space="preserve">Bryant A, Lawrie TA, Dowswell T, </w:t>
      </w:r>
      <w:r w:rsidRPr="001F0B83">
        <w:rPr>
          <w:rFonts w:ascii="Calibri" w:hAnsi="Calibri" w:cs="Calibri"/>
          <w:i/>
          <w:iCs/>
          <w:noProof/>
          <w:szCs w:val="24"/>
        </w:rPr>
        <w:t>et al.</w:t>
      </w:r>
      <w:r w:rsidRPr="001F0B83">
        <w:rPr>
          <w:rFonts w:ascii="Calibri" w:hAnsi="Calibri" w:cs="Calibri"/>
          <w:noProof/>
          <w:szCs w:val="24"/>
        </w:rPr>
        <w:t xml:space="preserve"> Ivermectin for Prevention and Treatment of COVID-19 Infection: A Systematic Review, Meta-analysis, and Trial Sequential Analysis to Inform Clinical Guidelines. </w:t>
      </w:r>
      <w:r w:rsidRPr="001F0B83">
        <w:rPr>
          <w:rFonts w:ascii="Calibri" w:hAnsi="Calibri" w:cs="Calibri"/>
          <w:i/>
          <w:iCs/>
          <w:noProof/>
          <w:szCs w:val="24"/>
        </w:rPr>
        <w:t>Am J Ther</w:t>
      </w:r>
      <w:r w:rsidRPr="001F0B83">
        <w:rPr>
          <w:rFonts w:ascii="Calibri" w:hAnsi="Calibri" w:cs="Calibri"/>
          <w:noProof/>
          <w:szCs w:val="24"/>
        </w:rPr>
        <w:t xml:space="preserve"> 2021; </w:t>
      </w:r>
      <w:r w:rsidRPr="001F0B83">
        <w:rPr>
          <w:rFonts w:ascii="Calibri" w:hAnsi="Calibri" w:cs="Calibri"/>
          <w:b/>
          <w:bCs/>
          <w:noProof/>
          <w:szCs w:val="24"/>
        </w:rPr>
        <w:t>28</w:t>
      </w:r>
      <w:r w:rsidRPr="001F0B83">
        <w:rPr>
          <w:rFonts w:ascii="Calibri" w:hAnsi="Calibri" w:cs="Calibri"/>
          <w:noProof/>
          <w:szCs w:val="24"/>
        </w:rPr>
        <w:t>. DOI:10.1097/MJT.0000000000001402.</w:t>
      </w:r>
    </w:p>
    <w:p w14:paraId="4290F40D"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4</w:t>
      </w:r>
      <w:r w:rsidRPr="001F0B83">
        <w:rPr>
          <w:rFonts w:ascii="Calibri" w:hAnsi="Calibri" w:cs="Calibri"/>
          <w:noProof/>
          <w:szCs w:val="24"/>
        </w:rPr>
        <w:tab/>
        <w:t>World Health Organization. WHO advises that ivermectin only be used to treat COVID-19 within clinical trials. 2021. https://www.who.int/news-room/feature-stories/detail/who-advises-that-ivermectin-only-be-used-to-treat-covid-19-within-clinical-trials (accessed July 28, 2021).</w:t>
      </w:r>
    </w:p>
    <w:p w14:paraId="4DEF5D01"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5</w:t>
      </w:r>
      <w:r w:rsidRPr="001F0B83">
        <w:rPr>
          <w:rFonts w:ascii="Calibri" w:hAnsi="Calibri" w:cs="Calibri"/>
          <w:noProof/>
          <w:szCs w:val="24"/>
        </w:rPr>
        <w:tab/>
        <w:t>Merck. Merck Statement on Ivermectin use During the COVID-19 Pandemic - Merck.com. 2021. https://www.merck.com/news/merck-statement-on-ivermectin-use-during-the-covid-19-pandemic/ (accessed July 28, 2021).</w:t>
      </w:r>
    </w:p>
    <w:p w14:paraId="72CFD7BC"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6</w:t>
      </w:r>
      <w:r w:rsidRPr="001F0B83">
        <w:rPr>
          <w:rFonts w:ascii="Calibri" w:hAnsi="Calibri" w:cs="Calibri"/>
          <w:noProof/>
          <w:szCs w:val="24"/>
        </w:rPr>
        <w:tab/>
        <w:t xml:space="preserve">Álvarez-Moreno C, Valderrama-Beltrán S, Rodriguez-Morales AJ. Implications of Antibiotic </w:t>
      </w:r>
      <w:r w:rsidRPr="001F0B83">
        <w:rPr>
          <w:rFonts w:ascii="Calibri" w:hAnsi="Calibri" w:cs="Calibri"/>
          <w:noProof/>
          <w:szCs w:val="24"/>
        </w:rPr>
        <w:lastRenderedPageBreak/>
        <w:t xml:space="preserve">Use during the COVID-19 Pandemic: The Example of Associated Antimicrobial Resistance in Latin America. </w:t>
      </w:r>
      <w:r w:rsidRPr="001F0B83">
        <w:rPr>
          <w:rFonts w:ascii="Calibri" w:hAnsi="Calibri" w:cs="Calibri"/>
          <w:i/>
          <w:iCs/>
          <w:noProof/>
          <w:szCs w:val="24"/>
        </w:rPr>
        <w:t>Antibiotics</w:t>
      </w:r>
      <w:r w:rsidRPr="001F0B83">
        <w:rPr>
          <w:rFonts w:ascii="Calibri" w:hAnsi="Calibri" w:cs="Calibri"/>
          <w:noProof/>
          <w:szCs w:val="24"/>
        </w:rPr>
        <w:t xml:space="preserve"> 2021; </w:t>
      </w:r>
      <w:r w:rsidRPr="001F0B83">
        <w:rPr>
          <w:rFonts w:ascii="Calibri" w:hAnsi="Calibri" w:cs="Calibri"/>
          <w:b/>
          <w:bCs/>
          <w:noProof/>
          <w:szCs w:val="24"/>
        </w:rPr>
        <w:t>10</w:t>
      </w:r>
      <w:r w:rsidRPr="001F0B83">
        <w:rPr>
          <w:rFonts w:ascii="Calibri" w:hAnsi="Calibri" w:cs="Calibri"/>
          <w:noProof/>
          <w:szCs w:val="24"/>
        </w:rPr>
        <w:t>. DOI:10.3390/ANTIBIOTICS10030328.</w:t>
      </w:r>
    </w:p>
    <w:p w14:paraId="2A94487A"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7</w:t>
      </w:r>
      <w:r w:rsidRPr="001F0B83">
        <w:rPr>
          <w:rFonts w:ascii="Calibri" w:hAnsi="Calibri" w:cs="Calibri"/>
          <w:noProof/>
          <w:szCs w:val="24"/>
        </w:rPr>
        <w:tab/>
        <w:t xml:space="preserve">Reardon S. Flawed ivermectin preprint highlights challenges of COVID drug studies. </w:t>
      </w:r>
      <w:r w:rsidRPr="001F0B83">
        <w:rPr>
          <w:rFonts w:ascii="Calibri" w:hAnsi="Calibri" w:cs="Calibri"/>
          <w:i/>
          <w:iCs/>
          <w:noProof/>
          <w:szCs w:val="24"/>
        </w:rPr>
        <w:t>Nature</w:t>
      </w:r>
      <w:r w:rsidRPr="001F0B83">
        <w:rPr>
          <w:rFonts w:ascii="Calibri" w:hAnsi="Calibri" w:cs="Calibri"/>
          <w:noProof/>
          <w:szCs w:val="24"/>
        </w:rPr>
        <w:t xml:space="preserve"> 2021; published online Aug 2. DOI:10.1038/D41586-021-02081-W.</w:t>
      </w:r>
    </w:p>
    <w:p w14:paraId="15AD297E"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8</w:t>
      </w:r>
      <w:r w:rsidRPr="001F0B83">
        <w:rPr>
          <w:rFonts w:ascii="Calibri" w:hAnsi="Calibri" w:cs="Calibri"/>
          <w:noProof/>
          <w:szCs w:val="24"/>
        </w:rPr>
        <w:tab/>
        <w:t xml:space="preserve">Popp M, Stegemann M, Metzendorf M-I, </w:t>
      </w:r>
      <w:r w:rsidRPr="001F0B83">
        <w:rPr>
          <w:rFonts w:ascii="Calibri" w:hAnsi="Calibri" w:cs="Calibri"/>
          <w:i/>
          <w:iCs/>
          <w:noProof/>
          <w:szCs w:val="24"/>
        </w:rPr>
        <w:t>et al.</w:t>
      </w:r>
      <w:r w:rsidRPr="001F0B83">
        <w:rPr>
          <w:rFonts w:ascii="Calibri" w:hAnsi="Calibri" w:cs="Calibri"/>
          <w:noProof/>
          <w:szCs w:val="24"/>
        </w:rPr>
        <w:t xml:space="preserve"> Ivermectin for preventing and treating COVID‐19. </w:t>
      </w:r>
      <w:r w:rsidRPr="001F0B83">
        <w:rPr>
          <w:rFonts w:ascii="Calibri" w:hAnsi="Calibri" w:cs="Calibri"/>
          <w:i/>
          <w:iCs/>
          <w:noProof/>
          <w:szCs w:val="24"/>
        </w:rPr>
        <w:t>Cochrane Database Syst Rev</w:t>
      </w:r>
      <w:r w:rsidRPr="001F0B83">
        <w:rPr>
          <w:rFonts w:ascii="Calibri" w:hAnsi="Calibri" w:cs="Calibri"/>
          <w:noProof/>
          <w:szCs w:val="24"/>
        </w:rPr>
        <w:t xml:space="preserve"> 2021; </w:t>
      </w:r>
      <w:r w:rsidRPr="001F0B83">
        <w:rPr>
          <w:rFonts w:ascii="Calibri" w:hAnsi="Calibri" w:cs="Calibri"/>
          <w:b/>
          <w:bCs/>
          <w:noProof/>
          <w:szCs w:val="24"/>
        </w:rPr>
        <w:t>2021</w:t>
      </w:r>
      <w:r w:rsidRPr="001F0B83">
        <w:rPr>
          <w:rFonts w:ascii="Calibri" w:hAnsi="Calibri" w:cs="Calibri"/>
          <w:noProof/>
          <w:szCs w:val="24"/>
        </w:rPr>
        <w:t>. DOI:10.1002/14651858.CD015017.PUB2.</w:t>
      </w:r>
    </w:p>
    <w:p w14:paraId="2F1D90F4"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szCs w:val="24"/>
        </w:rPr>
      </w:pPr>
      <w:r w:rsidRPr="001F0B83">
        <w:rPr>
          <w:rFonts w:ascii="Calibri" w:hAnsi="Calibri" w:cs="Calibri"/>
          <w:noProof/>
          <w:szCs w:val="24"/>
        </w:rPr>
        <w:t>9</w:t>
      </w:r>
      <w:r w:rsidRPr="001F0B83">
        <w:rPr>
          <w:rFonts w:ascii="Calibri" w:hAnsi="Calibri" w:cs="Calibri"/>
          <w:noProof/>
          <w:szCs w:val="24"/>
        </w:rPr>
        <w:tab/>
        <w:t xml:space="preserve">Brackstone K, Boateng LA, Atengble K, </w:t>
      </w:r>
      <w:r w:rsidRPr="001F0B83">
        <w:rPr>
          <w:rFonts w:ascii="Calibri" w:hAnsi="Calibri" w:cs="Calibri"/>
          <w:i/>
          <w:iCs/>
          <w:noProof/>
          <w:szCs w:val="24"/>
        </w:rPr>
        <w:t>et al.</w:t>
      </w:r>
      <w:r w:rsidRPr="001F0B83">
        <w:rPr>
          <w:rFonts w:ascii="Calibri" w:hAnsi="Calibri" w:cs="Calibri"/>
          <w:noProof/>
          <w:szCs w:val="24"/>
        </w:rPr>
        <w:t xml:space="preserve"> Examining drivers of COVID-19 vaccine hesitancy in Ghana. figshare, 2021 DOI:10.6084/M9.FIGSHARE.14494851.V3.</w:t>
      </w:r>
    </w:p>
    <w:p w14:paraId="1C4EB3BD" w14:textId="77777777" w:rsidR="001F0B83" w:rsidRPr="001F0B83" w:rsidRDefault="001F0B83" w:rsidP="001F0B83">
      <w:pPr>
        <w:widowControl w:val="0"/>
        <w:autoSpaceDE w:val="0"/>
        <w:autoSpaceDN w:val="0"/>
        <w:adjustRightInd w:val="0"/>
        <w:spacing w:line="240" w:lineRule="auto"/>
        <w:ind w:left="640" w:hanging="640"/>
        <w:rPr>
          <w:rFonts w:ascii="Calibri" w:hAnsi="Calibri" w:cs="Calibri"/>
          <w:noProof/>
        </w:rPr>
      </w:pPr>
      <w:r w:rsidRPr="001F0B83">
        <w:rPr>
          <w:rFonts w:ascii="Calibri" w:hAnsi="Calibri" w:cs="Calibri"/>
          <w:noProof/>
          <w:szCs w:val="24"/>
        </w:rPr>
        <w:t>10</w:t>
      </w:r>
      <w:r w:rsidRPr="001F0B83">
        <w:rPr>
          <w:rFonts w:ascii="Calibri" w:hAnsi="Calibri" w:cs="Calibri"/>
          <w:noProof/>
          <w:szCs w:val="24"/>
        </w:rPr>
        <w:tab/>
        <w:t xml:space="preserve">Middleton J, Walker SL, House T, Head MG, Cassel JA. Ivermectin for the control of scabies outbreaks in the UK. </w:t>
      </w:r>
      <w:r w:rsidRPr="001F0B83">
        <w:rPr>
          <w:rFonts w:ascii="Calibri" w:hAnsi="Calibri" w:cs="Calibri"/>
          <w:i/>
          <w:iCs/>
          <w:noProof/>
          <w:szCs w:val="24"/>
        </w:rPr>
        <w:t>Lancet</w:t>
      </w:r>
      <w:r w:rsidRPr="001F0B83">
        <w:rPr>
          <w:rFonts w:ascii="Calibri" w:hAnsi="Calibri" w:cs="Calibri"/>
          <w:noProof/>
          <w:szCs w:val="24"/>
        </w:rPr>
        <w:t xml:space="preserve"> 2019; </w:t>
      </w:r>
      <w:r w:rsidRPr="001F0B83">
        <w:rPr>
          <w:rFonts w:ascii="Calibri" w:hAnsi="Calibri" w:cs="Calibri"/>
          <w:b/>
          <w:bCs/>
          <w:noProof/>
          <w:szCs w:val="24"/>
        </w:rPr>
        <w:t>394</w:t>
      </w:r>
      <w:r w:rsidRPr="001F0B83">
        <w:rPr>
          <w:rFonts w:ascii="Calibri" w:hAnsi="Calibri" w:cs="Calibri"/>
          <w:noProof/>
          <w:szCs w:val="24"/>
        </w:rPr>
        <w:t>: 2068–9.</w:t>
      </w:r>
    </w:p>
    <w:p w14:paraId="2B51D365" w14:textId="54E0AD66" w:rsidR="00BF09B7" w:rsidRPr="00FB5410" w:rsidRDefault="00BF09B7">
      <w:pPr>
        <w:rPr>
          <w:b/>
          <w:bCs/>
        </w:rPr>
      </w:pPr>
      <w:r w:rsidRPr="001A42FC">
        <w:rPr>
          <w:b/>
          <w:bCs/>
        </w:rPr>
        <w:fldChar w:fldCharType="end"/>
      </w:r>
    </w:p>
    <w:sectPr w:rsidR="00BF09B7" w:rsidRPr="00FB5410">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3A89A2" w14:textId="77777777" w:rsidR="00542EBF" w:rsidRDefault="00542EBF" w:rsidP="00032CA1">
      <w:pPr>
        <w:spacing w:after="0" w:line="240" w:lineRule="auto"/>
      </w:pPr>
      <w:r>
        <w:separator/>
      </w:r>
    </w:p>
  </w:endnote>
  <w:endnote w:type="continuationSeparator" w:id="0">
    <w:p w14:paraId="79B141A8" w14:textId="77777777" w:rsidR="00542EBF" w:rsidRDefault="00542EBF" w:rsidP="00032C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792D1F" w14:textId="77777777" w:rsidR="00542EBF" w:rsidRDefault="00542EBF" w:rsidP="00032CA1">
      <w:pPr>
        <w:spacing w:after="0" w:line="240" w:lineRule="auto"/>
      </w:pPr>
      <w:r>
        <w:separator/>
      </w:r>
    </w:p>
  </w:footnote>
  <w:footnote w:type="continuationSeparator" w:id="0">
    <w:p w14:paraId="30DAFD3B" w14:textId="77777777" w:rsidR="00542EBF" w:rsidRDefault="00542EBF" w:rsidP="00032C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1DDB5D" w14:textId="57B2190E" w:rsidR="00032CA1" w:rsidRDefault="00032CA1">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8B1EE5"/>
    <w:multiLevelType w:val="hybridMultilevel"/>
    <w:tmpl w:val="A4722B8A"/>
    <w:lvl w:ilvl="0" w:tplc="0A24844A">
      <w:start w:val="7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119A"/>
    <w:rsid w:val="00004317"/>
    <w:rsid w:val="000207F1"/>
    <w:rsid w:val="00032CA1"/>
    <w:rsid w:val="0004418E"/>
    <w:rsid w:val="00046832"/>
    <w:rsid w:val="0005004B"/>
    <w:rsid w:val="00051535"/>
    <w:rsid w:val="00086516"/>
    <w:rsid w:val="000C7BC2"/>
    <w:rsid w:val="000F37E8"/>
    <w:rsid w:val="001403E0"/>
    <w:rsid w:val="001431AD"/>
    <w:rsid w:val="0017237C"/>
    <w:rsid w:val="001966E1"/>
    <w:rsid w:val="001A42FC"/>
    <w:rsid w:val="001C55F4"/>
    <w:rsid w:val="001F0B83"/>
    <w:rsid w:val="001F346C"/>
    <w:rsid w:val="0023630B"/>
    <w:rsid w:val="002B7471"/>
    <w:rsid w:val="00313996"/>
    <w:rsid w:val="003A295C"/>
    <w:rsid w:val="003C2938"/>
    <w:rsid w:val="00427F58"/>
    <w:rsid w:val="005074AD"/>
    <w:rsid w:val="00513B96"/>
    <w:rsid w:val="00542EBF"/>
    <w:rsid w:val="0058166C"/>
    <w:rsid w:val="005A7456"/>
    <w:rsid w:val="0079747D"/>
    <w:rsid w:val="007B35DC"/>
    <w:rsid w:val="00841D01"/>
    <w:rsid w:val="00913457"/>
    <w:rsid w:val="00936793"/>
    <w:rsid w:val="009E640D"/>
    <w:rsid w:val="009F19F2"/>
    <w:rsid w:val="00A200A9"/>
    <w:rsid w:val="00A208C0"/>
    <w:rsid w:val="00A2339C"/>
    <w:rsid w:val="00A657F2"/>
    <w:rsid w:val="00A86839"/>
    <w:rsid w:val="00AE27A4"/>
    <w:rsid w:val="00AE56FB"/>
    <w:rsid w:val="00B14D60"/>
    <w:rsid w:val="00B471BD"/>
    <w:rsid w:val="00B52288"/>
    <w:rsid w:val="00B91E82"/>
    <w:rsid w:val="00BA5300"/>
    <w:rsid w:val="00BE44E7"/>
    <w:rsid w:val="00BF09B7"/>
    <w:rsid w:val="00C65ECD"/>
    <w:rsid w:val="00CB45C7"/>
    <w:rsid w:val="00CE119A"/>
    <w:rsid w:val="00D57EEA"/>
    <w:rsid w:val="00DA161A"/>
    <w:rsid w:val="00DD43DF"/>
    <w:rsid w:val="00DE0087"/>
    <w:rsid w:val="00E06A0E"/>
    <w:rsid w:val="00E754EF"/>
    <w:rsid w:val="00EE737F"/>
    <w:rsid w:val="00EF5A1A"/>
    <w:rsid w:val="00F017E9"/>
    <w:rsid w:val="00F62CE6"/>
    <w:rsid w:val="00F733E6"/>
    <w:rsid w:val="00F97813"/>
    <w:rsid w:val="00FB5410"/>
    <w:rsid w:val="00FD6E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041344"/>
  <w15:chartTrackingRefBased/>
  <w15:docId w15:val="{5EED55CE-3566-4137-9D09-349F4D9C7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6E2C"/>
    <w:rPr>
      <w:sz w:val="16"/>
      <w:szCs w:val="16"/>
    </w:rPr>
  </w:style>
  <w:style w:type="paragraph" w:styleId="CommentText">
    <w:name w:val="annotation text"/>
    <w:basedOn w:val="Normal"/>
    <w:link w:val="CommentTextChar"/>
    <w:uiPriority w:val="99"/>
    <w:semiHidden/>
    <w:unhideWhenUsed/>
    <w:rsid w:val="00FD6E2C"/>
    <w:pPr>
      <w:spacing w:line="240" w:lineRule="auto"/>
    </w:pPr>
    <w:rPr>
      <w:sz w:val="20"/>
      <w:szCs w:val="20"/>
    </w:rPr>
  </w:style>
  <w:style w:type="character" w:customStyle="1" w:styleId="CommentTextChar">
    <w:name w:val="Comment Text Char"/>
    <w:basedOn w:val="DefaultParagraphFont"/>
    <w:link w:val="CommentText"/>
    <w:uiPriority w:val="99"/>
    <w:semiHidden/>
    <w:rsid w:val="00FD6E2C"/>
    <w:rPr>
      <w:sz w:val="20"/>
      <w:szCs w:val="20"/>
    </w:rPr>
  </w:style>
  <w:style w:type="paragraph" w:styleId="CommentSubject">
    <w:name w:val="annotation subject"/>
    <w:basedOn w:val="CommentText"/>
    <w:next w:val="CommentText"/>
    <w:link w:val="CommentSubjectChar"/>
    <w:uiPriority w:val="99"/>
    <w:semiHidden/>
    <w:unhideWhenUsed/>
    <w:rsid w:val="00FD6E2C"/>
    <w:rPr>
      <w:b/>
      <w:bCs/>
    </w:rPr>
  </w:style>
  <w:style w:type="character" w:customStyle="1" w:styleId="CommentSubjectChar">
    <w:name w:val="Comment Subject Char"/>
    <w:basedOn w:val="CommentTextChar"/>
    <w:link w:val="CommentSubject"/>
    <w:uiPriority w:val="99"/>
    <w:semiHidden/>
    <w:rsid w:val="00FD6E2C"/>
    <w:rPr>
      <w:b/>
      <w:bCs/>
      <w:sz w:val="20"/>
      <w:szCs w:val="20"/>
    </w:rPr>
  </w:style>
  <w:style w:type="paragraph" w:styleId="ListParagraph">
    <w:name w:val="List Paragraph"/>
    <w:basedOn w:val="Normal"/>
    <w:uiPriority w:val="34"/>
    <w:qFormat/>
    <w:rsid w:val="00051535"/>
    <w:pPr>
      <w:ind w:left="720"/>
      <w:contextualSpacing/>
    </w:pPr>
  </w:style>
  <w:style w:type="paragraph" w:styleId="Header">
    <w:name w:val="header"/>
    <w:basedOn w:val="Normal"/>
    <w:link w:val="HeaderChar"/>
    <w:uiPriority w:val="99"/>
    <w:unhideWhenUsed/>
    <w:rsid w:val="00032C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2CA1"/>
  </w:style>
  <w:style w:type="paragraph" w:styleId="Footer">
    <w:name w:val="footer"/>
    <w:basedOn w:val="Normal"/>
    <w:link w:val="FooterChar"/>
    <w:uiPriority w:val="99"/>
    <w:unhideWhenUsed/>
    <w:rsid w:val="00032C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2CA1"/>
  </w:style>
  <w:style w:type="paragraph" w:styleId="BalloonText">
    <w:name w:val="Balloon Text"/>
    <w:basedOn w:val="Normal"/>
    <w:link w:val="BalloonTextChar"/>
    <w:uiPriority w:val="99"/>
    <w:semiHidden/>
    <w:unhideWhenUsed/>
    <w:rsid w:val="007974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747D"/>
    <w:rPr>
      <w:rFonts w:ascii="Segoe UI" w:hAnsi="Segoe UI" w:cs="Segoe UI"/>
      <w:sz w:val="18"/>
      <w:szCs w:val="18"/>
    </w:rPr>
  </w:style>
  <w:style w:type="character" w:styleId="Hyperlink">
    <w:name w:val="Hyperlink"/>
    <w:basedOn w:val="DefaultParagraphFont"/>
    <w:uiPriority w:val="99"/>
    <w:unhideWhenUsed/>
    <w:rsid w:val="0079747D"/>
    <w:rPr>
      <w:color w:val="0563C1" w:themeColor="hyperlink"/>
      <w:u w:val="single"/>
    </w:rPr>
  </w:style>
  <w:style w:type="character" w:styleId="Emphasis">
    <w:name w:val="Emphasis"/>
    <w:basedOn w:val="DefaultParagraphFont"/>
    <w:uiPriority w:val="20"/>
    <w:qFormat/>
    <w:rsid w:val="00EF5A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235AE6DA9E3C6449DB620C047DB0E97" ma:contentTypeVersion="11" ma:contentTypeDescription="Create a new document." ma:contentTypeScope="" ma:versionID="81c273978c476f45c316757edfd851ef">
  <xsd:schema xmlns:xsd="http://www.w3.org/2001/XMLSchema" xmlns:xs="http://www.w3.org/2001/XMLSchema" xmlns:p="http://schemas.microsoft.com/office/2006/metadata/properties" xmlns:ns3="16121418-9be9-44a5-a5d5-2e4f0d01b89c" targetNamespace="http://schemas.microsoft.com/office/2006/metadata/properties" ma:root="true" ma:fieldsID="243a93f93eed7300b686034061d7c4b0" ns3:_="">
    <xsd:import namespace="16121418-9be9-44a5-a5d5-2e4f0d01b89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121418-9be9-44a5-a5d5-2e4f0d01b8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78876C3-83DE-48AE-A387-7ECDE1F1E0B4}">
  <ds:schemaRefs>
    <ds:schemaRef ds:uri="http://schemas.openxmlformats.org/officeDocument/2006/bibliography"/>
  </ds:schemaRefs>
</ds:datastoreItem>
</file>

<file path=customXml/itemProps2.xml><?xml version="1.0" encoding="utf-8"?>
<ds:datastoreItem xmlns:ds="http://schemas.openxmlformats.org/officeDocument/2006/customXml" ds:itemID="{23F9C179-D2C5-4543-B417-561B5ED06F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121418-9be9-44a5-a5d5-2e4f0d01b8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E6A0D7-BA7F-4703-A768-C3040D349144}">
  <ds:schemaRefs>
    <ds:schemaRef ds:uri="http://schemas.microsoft.com/sharepoint/v3/contenttype/forms"/>
  </ds:schemaRefs>
</ds:datastoreItem>
</file>

<file path=customXml/itemProps4.xml><?xml version="1.0" encoding="utf-8"?>
<ds:datastoreItem xmlns:ds="http://schemas.openxmlformats.org/officeDocument/2006/customXml" ds:itemID="{03004D94-9037-4429-B3EA-F9A2806C9DE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Pages>
  <Words>3212</Words>
  <Characters>1831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ad</dc:creator>
  <cp:keywords/>
  <dc:description/>
  <cp:lastModifiedBy>Michael Head</cp:lastModifiedBy>
  <cp:revision>7</cp:revision>
  <dcterms:created xsi:type="dcterms:W3CDTF">2021-08-11T10:06:00Z</dcterms:created>
  <dcterms:modified xsi:type="dcterms:W3CDTF">2021-08-1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d9355e0d-b337-3ef1-9f47-e6dcf9148494</vt:lpwstr>
  </property>
  <property fmtid="{D5CDD505-2E9C-101B-9397-08002B2CF9AE}" pid="24" name="Mendeley Citation Style_1">
    <vt:lpwstr>http://www.zotero.org/styles/the-lancet</vt:lpwstr>
  </property>
  <property fmtid="{D5CDD505-2E9C-101B-9397-08002B2CF9AE}" pid="25" name="ContentTypeId">
    <vt:lpwstr>0x010100E235AE6DA9E3C6449DB620C047DB0E97</vt:lpwstr>
  </property>
</Properties>
</file>